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CDEF36" w14:textId="51249237" w:rsidR="00FE606F" w:rsidRDefault="00665FC8" w:rsidP="00A248E1">
      <w:pPr>
        <w:pStyle w:val="Heading1"/>
      </w:pPr>
      <w:commentRangeStart w:id="0"/>
      <w:r>
        <w:t xml:space="preserve">Heritability and developmental plasticity </w:t>
      </w:r>
      <w:r w:rsidR="002B0ED6">
        <w:t>of</w:t>
      </w:r>
      <w:r w:rsidR="00BE1C41">
        <w:t xml:space="preserve"> </w:t>
      </w:r>
      <w:r>
        <w:t xml:space="preserve">growth </w:t>
      </w:r>
      <w:r w:rsidR="002B0ED6">
        <w:t>in</w:t>
      </w:r>
      <w:r>
        <w:t xml:space="preserve"> an oviparous lizard</w:t>
      </w:r>
      <w:commentRangeEnd w:id="0"/>
      <w:r w:rsidR="00251E93">
        <w:rPr>
          <w:rStyle w:val="CommentReference"/>
          <w:rFonts w:eastAsiaTheme="minorHAnsi" w:cstheme="minorBidi"/>
          <w:b w:val="0"/>
          <w:color w:val="auto"/>
        </w:rPr>
        <w:commentReference w:id="0"/>
      </w:r>
    </w:p>
    <w:p w14:paraId="65134F81" w14:textId="34F17BC9" w:rsidR="00A248E1" w:rsidRPr="00B0332F" w:rsidRDefault="00A248E1" w:rsidP="00A248E1">
      <w:pPr>
        <w:contextualSpacing/>
        <w:rPr>
          <w:vertAlign w:val="superscript"/>
          <w:lang w:val="en-AU"/>
        </w:rPr>
      </w:pPr>
      <w:r w:rsidRPr="00B0332F">
        <w:rPr>
          <w:lang w:val="en-AU"/>
        </w:rPr>
        <w:t>Fonti Kar</w:t>
      </w:r>
      <w:r w:rsidRPr="00B0332F">
        <w:rPr>
          <w:vertAlign w:val="superscript"/>
          <w:lang w:val="en-AU"/>
        </w:rPr>
        <w:t>1</w:t>
      </w:r>
      <w:r w:rsidRPr="00B0332F">
        <w:rPr>
          <w:lang w:val="en-AU"/>
        </w:rPr>
        <w:t>, Shinichi Nakagawa</w:t>
      </w:r>
      <w:r w:rsidRPr="00B0332F">
        <w:rPr>
          <w:vertAlign w:val="superscript"/>
          <w:lang w:val="en-AU"/>
        </w:rPr>
        <w:t>1,2</w:t>
      </w:r>
      <w:r w:rsidRPr="00B0332F">
        <w:rPr>
          <w:lang w:val="en-AU"/>
        </w:rPr>
        <w:t>, Daniel W.A. Noble</w:t>
      </w:r>
      <w:r w:rsidR="006D0B22">
        <w:rPr>
          <w:vertAlign w:val="superscript"/>
          <w:lang w:val="en-AU"/>
        </w:rPr>
        <w:t>1,</w:t>
      </w:r>
      <w:r>
        <w:rPr>
          <w:vertAlign w:val="superscript"/>
          <w:lang w:val="en-AU"/>
        </w:rPr>
        <w:t>3</w:t>
      </w:r>
    </w:p>
    <w:p w14:paraId="30DE0692" w14:textId="77777777" w:rsidR="00A248E1" w:rsidRPr="00B0332F" w:rsidRDefault="00A248E1" w:rsidP="00136C0F">
      <w:pPr>
        <w:ind w:left="284" w:hanging="284"/>
        <w:contextualSpacing/>
        <w:rPr>
          <w:i/>
        </w:rPr>
      </w:pPr>
      <w:r w:rsidRPr="00B0332F">
        <w:rPr>
          <w:lang w:val="en-AU"/>
        </w:rPr>
        <w:t xml:space="preserve">1 </w:t>
      </w:r>
      <w:r w:rsidRPr="00B0332F">
        <w:rPr>
          <w:i/>
        </w:rPr>
        <w:t>School of Biological Earth and Environmental Sciences, Ecology and Evolution Research Centre, University of New South Wales, Sydney, NSW, Australia</w:t>
      </w:r>
    </w:p>
    <w:p w14:paraId="50AED3E6" w14:textId="77777777" w:rsidR="00A248E1" w:rsidRPr="00B0332F" w:rsidRDefault="00A248E1" w:rsidP="00136C0F">
      <w:pPr>
        <w:ind w:left="284" w:hanging="284"/>
        <w:contextualSpacing/>
      </w:pPr>
      <w:r w:rsidRPr="00B0332F">
        <w:rPr>
          <w:lang w:val="en-AU"/>
        </w:rPr>
        <w:t xml:space="preserve">2 </w:t>
      </w:r>
      <w:r w:rsidRPr="00B0332F">
        <w:rPr>
          <w:i/>
        </w:rPr>
        <w:t xml:space="preserve">Diabetes and Metabolism Division, </w:t>
      </w:r>
      <w:proofErr w:type="spellStart"/>
      <w:r w:rsidRPr="00B0332F">
        <w:rPr>
          <w:i/>
        </w:rPr>
        <w:t>Garvan</w:t>
      </w:r>
      <w:proofErr w:type="spellEnd"/>
      <w:r w:rsidRPr="00B0332F">
        <w:rPr>
          <w:i/>
        </w:rPr>
        <w:t xml:space="preserve"> Institute of Medical Research, 384 Victoria Street, Darlinghurst, Sydney, NSW 2010, Australia</w:t>
      </w:r>
    </w:p>
    <w:p w14:paraId="58F2B126" w14:textId="74E39B0E" w:rsidR="00A248E1" w:rsidRPr="00B0332F" w:rsidRDefault="006D0B22" w:rsidP="00136C0F">
      <w:pPr>
        <w:ind w:left="284" w:hanging="284"/>
        <w:contextualSpacing/>
        <w:rPr>
          <w:i/>
        </w:rPr>
      </w:pPr>
      <w:r>
        <w:t>3</w:t>
      </w:r>
      <w:r w:rsidRPr="00B0332F">
        <w:t xml:space="preserve"> </w:t>
      </w:r>
      <w:r w:rsidR="00A248E1" w:rsidRPr="00B0332F">
        <w:rPr>
          <w:i/>
        </w:rPr>
        <w:t>Division of</w:t>
      </w:r>
      <w:r w:rsidR="00A248E1" w:rsidRPr="00B0332F">
        <w:t xml:space="preserve"> </w:t>
      </w:r>
      <w:r w:rsidR="00A248E1" w:rsidRPr="00B0332F">
        <w:rPr>
          <w:i/>
        </w:rPr>
        <w:t>Ecology and Evolution, Research School of Biology, The Australian National University, Canberra, ACT, Australia</w:t>
      </w:r>
    </w:p>
    <w:p w14:paraId="7182D738" w14:textId="77777777" w:rsidR="00A248E1" w:rsidRPr="00B0332F" w:rsidRDefault="00A248E1" w:rsidP="00A248E1">
      <w:pPr>
        <w:contextualSpacing/>
        <w:rPr>
          <w:lang w:val="en-AU"/>
        </w:rPr>
      </w:pPr>
    </w:p>
    <w:p w14:paraId="43876612" w14:textId="77777777" w:rsidR="00A248E1" w:rsidRPr="00B0332F" w:rsidRDefault="00A248E1" w:rsidP="00A248E1">
      <w:pPr>
        <w:contextualSpacing/>
        <w:rPr>
          <w:lang w:val="en-AU"/>
        </w:rPr>
      </w:pPr>
      <w:r w:rsidRPr="00B0332F">
        <w:rPr>
          <w:lang w:val="en-AU"/>
        </w:rPr>
        <w:t>Corresponding author: Fonti Kar</w:t>
      </w:r>
    </w:p>
    <w:p w14:paraId="3C639B94" w14:textId="77777777" w:rsidR="00A248E1" w:rsidRPr="00B0332F" w:rsidRDefault="00A248E1" w:rsidP="00A248E1">
      <w:pPr>
        <w:contextualSpacing/>
        <w:rPr>
          <w:lang w:val="en-AU"/>
        </w:rPr>
      </w:pPr>
      <w:r w:rsidRPr="00B0332F">
        <w:rPr>
          <w:lang w:val="en-AU"/>
        </w:rPr>
        <w:t xml:space="preserve">Correspondence email: </w:t>
      </w:r>
      <w:hyperlink r:id="rId10" w:history="1">
        <w:r w:rsidRPr="00B0332F">
          <w:rPr>
            <w:rStyle w:val="Hyperlink"/>
            <w:lang w:val="en-AU"/>
          </w:rPr>
          <w:t>fonti.kar@gmail.com</w:t>
        </w:r>
      </w:hyperlink>
    </w:p>
    <w:p w14:paraId="01A2FEBD" w14:textId="77777777" w:rsidR="00A248E1" w:rsidRDefault="00A248E1" w:rsidP="00632C0E">
      <w:pPr>
        <w:pStyle w:val="Thesisnormal"/>
      </w:pPr>
    </w:p>
    <w:p w14:paraId="31722DEC" w14:textId="1F0AEFEC" w:rsidR="00FE606F" w:rsidRDefault="00FE606F" w:rsidP="00FE606F">
      <w:pPr>
        <w:pStyle w:val="Heading1"/>
      </w:pPr>
      <w:r>
        <w:t>Abstract</w:t>
      </w:r>
    </w:p>
    <w:p w14:paraId="0B6306EE" w14:textId="0E048808" w:rsidR="003215AA" w:rsidRDefault="00B2563C" w:rsidP="00CD67CE">
      <w:r>
        <w:t xml:space="preserve">Selective processes act on phenotypic variation however the evolutionary potential of any given trait relies on </w:t>
      </w:r>
      <w:r w:rsidR="00DA3EC8">
        <w:t xml:space="preserve">the underlying </w:t>
      </w:r>
      <w:r>
        <w:t xml:space="preserve">heritable variation. </w:t>
      </w:r>
      <w:r w:rsidR="00471098">
        <w:t xml:space="preserve">Developmental plasticity </w:t>
      </w:r>
      <w:r>
        <w:t xml:space="preserve">is an important </w:t>
      </w:r>
      <w:r w:rsidR="000D582A">
        <w:t>source of</w:t>
      </w:r>
      <w:r>
        <w:t xml:space="preserve"> phenotypic </w:t>
      </w:r>
      <w:r w:rsidR="004D6425">
        <w:t>variation,</w:t>
      </w:r>
      <w:r>
        <w:t xml:space="preserve"> </w:t>
      </w:r>
      <w:r w:rsidR="00136C0F">
        <w:t xml:space="preserve">but </w:t>
      </w:r>
      <w:r w:rsidR="000D582A">
        <w:t xml:space="preserve">it </w:t>
      </w:r>
      <w:r>
        <w:t xml:space="preserve">can also </w:t>
      </w:r>
      <w:r w:rsidR="00DA3EC8">
        <w:t>promote changes in</w:t>
      </w:r>
      <w:r>
        <w:t xml:space="preserve"> genetic </w:t>
      </w:r>
      <w:r w:rsidR="00126C15">
        <w:t>variation</w:t>
      </w:r>
      <w:r w:rsidR="00517E31">
        <w:t xml:space="preserve">, yet we have a limited understanding on how </w:t>
      </w:r>
      <w:r>
        <w:t xml:space="preserve">they are </w:t>
      </w:r>
      <w:r w:rsidR="00DA3EC8">
        <w:t xml:space="preserve">both </w:t>
      </w:r>
      <w:r>
        <w:t>impacted</w:t>
      </w:r>
      <w:r w:rsidR="00517E31">
        <w:t xml:space="preserve">. Here, we quantified the influence of </w:t>
      </w:r>
      <w:r w:rsidR="00F72BC9">
        <w:t xml:space="preserve">developmental temperature on the growth </w:t>
      </w:r>
      <w:r w:rsidR="00385F73">
        <w:t>in delicate skinks (</w:t>
      </w:r>
      <w:proofErr w:type="spellStart"/>
      <w:r w:rsidR="00385F73">
        <w:rPr>
          <w:i/>
          <w:iCs/>
        </w:rPr>
        <w:t>Lampropholis</w:t>
      </w:r>
      <w:proofErr w:type="spellEnd"/>
      <w:r w:rsidR="00385F73">
        <w:rPr>
          <w:i/>
          <w:iCs/>
        </w:rPr>
        <w:t xml:space="preserve"> </w:t>
      </w:r>
      <w:proofErr w:type="spellStart"/>
      <w:r w:rsidR="00385F73">
        <w:rPr>
          <w:i/>
          <w:iCs/>
        </w:rPr>
        <w:t>delicata</w:t>
      </w:r>
      <w:proofErr w:type="spellEnd"/>
      <w:r w:rsidR="00385F73">
        <w:t xml:space="preserve">) </w:t>
      </w:r>
      <w:r w:rsidR="00126C15">
        <w:t>and partitioned the total variance using an animal model fitted with a genomic relatedness matrix</w:t>
      </w:r>
      <w:r w:rsidR="00F72BC9">
        <w:t>. We measured mass for 262 individuals (</w:t>
      </w:r>
      <w:proofErr w:type="spellStart"/>
      <w:r w:rsidR="00F72BC9">
        <w:t>n</w:t>
      </w:r>
      <w:r w:rsidR="00F72BC9" w:rsidRPr="00615C53">
        <w:rPr>
          <w:vertAlign w:val="subscript"/>
        </w:rPr>
        <w:t>hot</w:t>
      </w:r>
      <w:proofErr w:type="spellEnd"/>
      <w:r w:rsidR="00F72BC9" w:rsidRPr="00615C53">
        <w:rPr>
          <w:vertAlign w:val="subscript"/>
        </w:rPr>
        <w:t xml:space="preserve"> </w:t>
      </w:r>
      <w:r w:rsidR="00F72BC9">
        <w:t xml:space="preserve">= 126, </w:t>
      </w:r>
      <w:proofErr w:type="spellStart"/>
      <w:r w:rsidR="00F72BC9">
        <w:t>n</w:t>
      </w:r>
      <w:r w:rsidR="00F72BC9" w:rsidRPr="00615C53">
        <w:rPr>
          <w:vertAlign w:val="subscript"/>
        </w:rPr>
        <w:t>cold</w:t>
      </w:r>
      <w:proofErr w:type="spellEnd"/>
      <w:r w:rsidR="00F72BC9">
        <w:t xml:space="preserve"> = 136) </w:t>
      </w:r>
      <w:r w:rsidR="00126C15">
        <w:t>over 16 months (</w:t>
      </w:r>
      <w:proofErr w:type="spellStart"/>
      <w:r w:rsidR="00126C15">
        <w:t>n</w:t>
      </w:r>
      <w:r w:rsidR="00126C15" w:rsidRPr="00615C53">
        <w:rPr>
          <w:vertAlign w:val="subscript"/>
        </w:rPr>
        <w:t>observations</w:t>
      </w:r>
      <w:proofErr w:type="spellEnd"/>
      <w:r w:rsidR="00126C15">
        <w:t xml:space="preserve"> = 3</w:t>
      </w:r>
      <w:r w:rsidR="00E33E9B">
        <w:t>,</w:t>
      </w:r>
      <w:r w:rsidR="00126C15">
        <w:t xml:space="preserve">002) and estimated heritability and maternal effects over time. Our results show that </w:t>
      </w:r>
      <w:r w:rsidR="00E33E9B">
        <w:t xml:space="preserve">lizards </w:t>
      </w:r>
      <w:r w:rsidR="00136C0F">
        <w:t>reared</w:t>
      </w:r>
      <w:r w:rsidR="00E33E9B">
        <w:t xml:space="preserve"> in cold developmental temperatures had a higher mass compared to lizards </w:t>
      </w:r>
      <w:r w:rsidR="00136C0F">
        <w:t xml:space="preserve">that were reared in </w:t>
      </w:r>
      <w:r w:rsidR="00E33E9B">
        <w:t>hot developmental temperature</w:t>
      </w:r>
      <w:r w:rsidR="00136C0F">
        <w:t>s</w:t>
      </w:r>
      <w:r w:rsidR="00E33E9B">
        <w:t xml:space="preserve">. However, developmental </w:t>
      </w:r>
      <w:r w:rsidR="00126C15">
        <w:t xml:space="preserve">temperature did not impact the </w:t>
      </w:r>
      <w:r w:rsidR="00E33E9B">
        <w:t xml:space="preserve">rate </w:t>
      </w:r>
      <w:r w:rsidR="00126C15">
        <w:t xml:space="preserve">of growth. </w:t>
      </w:r>
      <w:r w:rsidR="00385F73">
        <w:t>On average, additive genetic variance</w:t>
      </w:r>
      <w:r>
        <w:t xml:space="preserve">, </w:t>
      </w:r>
      <w:r w:rsidR="00385F73">
        <w:t xml:space="preserve">maternal effects </w:t>
      </w:r>
      <w:r>
        <w:t xml:space="preserve">and heritability </w:t>
      </w:r>
      <w:r w:rsidR="00385F73">
        <w:t xml:space="preserve">were higher in hot developmental temperature treatment, however these differences were not statistically significant. </w:t>
      </w:r>
      <w:r w:rsidR="00DA3EC8">
        <w:t xml:space="preserve">Heritability increased with age, whereas maternal effects decreased upon hatching but increased again at a later age. Our work suggests that evolutionary potential of growth is </w:t>
      </w:r>
      <w:r w:rsidR="009231A1">
        <w:t xml:space="preserve">complex, </w:t>
      </w:r>
      <w:r w:rsidR="00DA3EC8">
        <w:t>age dependent and not overt</w:t>
      </w:r>
      <w:r w:rsidR="00F976D0">
        <w:t xml:space="preserve">ly affected by </w:t>
      </w:r>
      <w:r w:rsidR="00906A12">
        <w:t xml:space="preserve">extremes in </w:t>
      </w:r>
      <w:r w:rsidR="00F976D0">
        <w:t>natural</w:t>
      </w:r>
      <w:r w:rsidR="00881EE8">
        <w:t xml:space="preserve"> </w:t>
      </w:r>
      <w:r w:rsidR="00136C0F">
        <w:t xml:space="preserve">nest </w:t>
      </w:r>
      <w:r w:rsidR="00DA3EC8">
        <w:t>temperature</w:t>
      </w:r>
      <w:r w:rsidR="00F976D0">
        <w:t>s.</w:t>
      </w:r>
      <w:r w:rsidR="00DA3EC8">
        <w:t xml:space="preserve"> </w:t>
      </w:r>
    </w:p>
    <w:p w14:paraId="1573B9A7" w14:textId="77777777" w:rsidR="00471098" w:rsidRDefault="00471098" w:rsidP="00CD67CE"/>
    <w:p w14:paraId="51104AB4" w14:textId="6877E522" w:rsidR="00FE606F" w:rsidRDefault="00FE606F" w:rsidP="00FE606F">
      <w:pPr>
        <w:pStyle w:val="Heading1"/>
      </w:pPr>
      <w:r>
        <w:t>Keywords</w:t>
      </w:r>
    </w:p>
    <w:p w14:paraId="5A9E47E7" w14:textId="5A44C0A8" w:rsidR="00665FC8" w:rsidRPr="00665FC8" w:rsidRDefault="00665FC8" w:rsidP="00665FC8">
      <w:r>
        <w:t>Body mass, growth rate, additive genetic variance, incubation temperature, maternal effects</w:t>
      </w:r>
      <w:r w:rsidR="000104DC">
        <w:t>, temperature-size rule</w:t>
      </w:r>
      <w:r w:rsidR="00E24983">
        <w:t>, cr</w:t>
      </w:r>
      <w:r w:rsidR="00922FCF">
        <w:t>yptic genetic variation</w:t>
      </w:r>
    </w:p>
    <w:p w14:paraId="37AD7B0C" w14:textId="3258C2C5" w:rsidR="003030DA" w:rsidRPr="00C13E80" w:rsidRDefault="003030DA" w:rsidP="00894D53">
      <w:pPr>
        <w:pStyle w:val="Heading1"/>
      </w:pPr>
      <w:r>
        <w:t>Introduction</w:t>
      </w:r>
    </w:p>
    <w:p w14:paraId="3697C90B" w14:textId="00ECE0BF" w:rsidR="002B0ED6" w:rsidRDefault="003030DA" w:rsidP="003030DA">
      <w:pPr>
        <w:ind w:firstLine="720"/>
      </w:pPr>
      <w:r>
        <w:t>Developmental plasticity plays a key role in generating phenotypic variation</w:t>
      </w:r>
      <w:r w:rsidR="00AE0DED">
        <w:t xml:space="preserve"> (Noble et al 2018; </w:t>
      </w:r>
      <w:r w:rsidR="00AE0DED">
        <w:rPr>
          <w:noProof/>
        </w:rPr>
        <w:t>Ghalambor et al., 2007; West-Eberhard, 2003</w:t>
      </w:r>
      <w:r w:rsidR="00AE0DED">
        <w:t>)</w:t>
      </w:r>
      <w:r>
        <w:t xml:space="preserve">. </w:t>
      </w:r>
      <w:r w:rsidR="00D17807">
        <w:t xml:space="preserve">The complex interplay between </w:t>
      </w:r>
      <w:r w:rsidR="000D582A">
        <w:t xml:space="preserve">an </w:t>
      </w:r>
      <w:r w:rsidR="00D17807">
        <w:t>individual</w:t>
      </w:r>
      <w:r w:rsidR="000D582A">
        <w:t>’s</w:t>
      </w:r>
      <w:r w:rsidR="00D17807">
        <w:t xml:space="preserve"> genotype</w:t>
      </w:r>
      <w:r w:rsidR="00392B11">
        <w:t>,</w:t>
      </w:r>
      <w:r w:rsidR="00D17807">
        <w:t xml:space="preserve"> and the developmental environment </w:t>
      </w:r>
      <w:r w:rsidR="00624E65">
        <w:t>in which that genotype finds itself</w:t>
      </w:r>
      <w:r w:rsidR="00392B11">
        <w:t>,</w:t>
      </w:r>
      <w:r w:rsidR="00624E65">
        <w:t xml:space="preserve"> </w:t>
      </w:r>
      <w:r w:rsidR="00D17807">
        <w:t xml:space="preserve">means that </w:t>
      </w:r>
      <w:r w:rsidR="00203D94">
        <w:t xml:space="preserve">a range of different phenotypes </w:t>
      </w:r>
      <w:r w:rsidR="00D17807">
        <w:t xml:space="preserve">can give rise </w:t>
      </w:r>
      <w:r w:rsidR="0017209D">
        <w:fldChar w:fldCharType="begin"/>
      </w:r>
      <w:r w:rsidR="0017209D">
        <w:instrText xml:space="preserve"> ADDIN ZOTERO_ITEM CSL_CITATION {"citationID":"MwdbHyD0","properties":{"formattedCitation":"(Monaghan, 2008; West-Eberhard, 2003)","plainCitation":"(Monaghan, 2008; West-Eberhard, 2003)","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id":3230,"uris":["http://zotero.org/users/1379426/items/HFLMSJY7"],"uri":["http://zotero.org/users/1379426/items/HFLMSJY7"],"itemData":{"id":3230,"type":"book","abstract":"The first comprehensive synthesis on development and evolution: it applies to all aspects of development, at all levels of organization and in all organisms, taking advantage of modern findings on behavior, genetics, endocrinology, molecular biology, evolutionary theory and phylogenetics to show the connections between developmental mechanisms and evolutionary change. This book solves key problems that have impeded a definitive synthesis in the past. It uses new concepts and specific examples to show how to relate environmentally sensitive development to the genetic theory of adaptive evolution and to explain major patterns of change. In this book development includes not only embryology and the ontogeny of morphology, sometimes portrayed inadequately as governed by \"regulatory genes,\" but also behavioral development and physiological adaptation, where plasticity is mediated by genetically complex mechanisms like hormones and learning. The book shows how the universal qualities of phenotypes--modular organization and plasticity--facilitate both integration and change. Here you will learn why it is wrong to describe organisms as genetically programmed; why environmental induction is likely to be more important in evolution than random mutation; and why it is crucial to consider both selection and developmental mechanism in explanations of adaptive evolution. This book satisfies the need for a truly general book on development, plasticity and evolution that applies to living organisms in all of their life stages and environments. Using an immense compendium of examples on many kinds of organisms, from viruses and bacteria to higher plants and animals, it shows how the phenotype is reorganized during evolution to produce novelties, and how alternative phenotypes occupy a pivotal role as a phase of evolution that fosters diversification and speeds change. The arguments of this book call for a new view of the major themes of evolutionary biology, as shown in chapters on gradualism, homology, environmental induction, speciation, radiation, macroevolution, punctuation, and the maintenance of sex. No other treatment of development and evolution since Darwin's offers such a comprehensive and critical discussion of the relevant issues. Developmental Plasticity and Evolution is designed for biologists interested in the development and evolution of behavior, life-history patterns, ecology, physiology, morphology and speciation. It will also appeal to evolutionary paleontologists, anthropologists, psychologists, and teachers of general biology.","ISBN":"978-0-19-802856-7","language":"en","note":"Google-Books-ID: 7DQNTPYaHlYC","number-of-pages":"815","publisher":"Oxford University Press","source":"Google Books","title":"Developmental Plasticity and Evolution","author":[{"family":"West-Eberhard","given":"Mary Jane"}],"issued":{"date-parts":[["2003",3,13]]}}}],"schema":"https://github.com/citation-style-language/schema/raw/master/csl-citation.json"} </w:instrText>
      </w:r>
      <w:r w:rsidR="0017209D">
        <w:fldChar w:fldCharType="separate"/>
      </w:r>
      <w:r w:rsidR="0017209D">
        <w:rPr>
          <w:noProof/>
        </w:rPr>
        <w:t>(Monaghan, 2008; West-Eberhard, 2003)</w:t>
      </w:r>
      <w:r w:rsidR="0017209D">
        <w:fldChar w:fldCharType="end"/>
      </w:r>
      <w:r w:rsidR="00D17807">
        <w:rPr>
          <w:noProof/>
        </w:rPr>
        <w:t xml:space="preserve">. </w:t>
      </w:r>
      <w:r w:rsidR="00624E65">
        <w:rPr>
          <w:noProof/>
        </w:rPr>
        <w:t>Phenotypic changes</w:t>
      </w:r>
      <w:r w:rsidR="00D17807">
        <w:rPr>
          <w:noProof/>
        </w:rPr>
        <w:t xml:space="preserve"> </w:t>
      </w:r>
      <w:r w:rsidR="00392B11">
        <w:rPr>
          <w:noProof/>
        </w:rPr>
        <w:t xml:space="preserve">resulting from </w:t>
      </w:r>
      <w:r w:rsidR="000D582A">
        <w:rPr>
          <w:noProof/>
        </w:rPr>
        <w:t>distinct</w:t>
      </w:r>
      <w:r w:rsidR="00D17807">
        <w:rPr>
          <w:noProof/>
        </w:rPr>
        <w:t xml:space="preserve"> </w:t>
      </w:r>
      <w:r w:rsidR="00D17807">
        <w:t xml:space="preserve">early </w:t>
      </w:r>
      <w:r w:rsidR="00AF3713">
        <w:t>life</w:t>
      </w:r>
      <w:r w:rsidR="00D17807">
        <w:t xml:space="preserve"> </w:t>
      </w:r>
      <w:r w:rsidR="00B05540">
        <w:t>experiences</w:t>
      </w:r>
      <w:r w:rsidR="00D17807">
        <w:t xml:space="preserve"> </w:t>
      </w:r>
      <w:r w:rsidR="00392B11">
        <w:t xml:space="preserve">can have </w:t>
      </w:r>
      <w:r w:rsidR="005D0603">
        <w:t xml:space="preserve">persistent </w:t>
      </w:r>
      <w:r w:rsidR="00D17807">
        <w:t xml:space="preserve">effects </w:t>
      </w:r>
      <w:r w:rsidR="000D582A">
        <w:t>on</w:t>
      </w:r>
      <w:r w:rsidR="00392B11">
        <w:t xml:space="preserve"> individual </w:t>
      </w:r>
      <w:r w:rsidR="00D17807">
        <w:t xml:space="preserve">fitness </w:t>
      </w:r>
      <w:r w:rsidR="0017209D">
        <w:fldChar w:fldCharType="begin"/>
      </w:r>
      <w:r w:rsidR="0017209D">
        <w:instrText xml:space="preserve"> ADDIN ZOTERO_ITEM CSL_CITATION {"citationID":"OXz3NiUd","properties":{"formattedCitation":"(Monaghan, 2008; Noble et al., 2017)","plainCitation":"(Monaghan, 2008; Noble et al., 2017)","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id":1087,"uris":["http://zotero.org/users/1379426/items/AFG7IXHS"],"uri":["http://zotero.org/users/1379426/items/AFG7IXHS"],"itemData":{"id":1087,"type":"article-journal","container-title":"Biological Reviews","DOI":"10.1111/brv.12333","issue":"1","language":"English","page":"72–97","title":"Developmental temperatures and phenotypic plasticity in reptiles: a systematic review and meta-analysis","volume":"93","author":[{"family":"Noble","given":"Daniel W A"},{"family":"Stenhouse","given":"Vaughn"},{"family":"Schwanz","given":"Lisa E"}],"issued":{"date-parts":[["2017",5]]}}}],"schema":"https://github.com/citation-style-language/schema/raw/master/csl-citation.json"} </w:instrText>
      </w:r>
      <w:r w:rsidR="0017209D">
        <w:fldChar w:fldCharType="separate"/>
      </w:r>
      <w:r w:rsidR="0017209D">
        <w:rPr>
          <w:noProof/>
        </w:rPr>
        <w:t>(Monaghan, 2008; Noble et al., 2017)</w:t>
      </w:r>
      <w:r w:rsidR="0017209D">
        <w:fldChar w:fldCharType="end"/>
      </w:r>
      <w:r w:rsidR="00D17807">
        <w:t xml:space="preserve">. </w:t>
      </w:r>
      <w:r w:rsidR="000D582A">
        <w:t xml:space="preserve">Changes </w:t>
      </w:r>
      <w:r>
        <w:t xml:space="preserve">induced </w:t>
      </w:r>
      <w:r w:rsidR="000D582A">
        <w:t xml:space="preserve">by </w:t>
      </w:r>
      <w:r w:rsidR="00CF419C">
        <w:t xml:space="preserve">developmental </w:t>
      </w:r>
      <w:r w:rsidR="000D582A">
        <w:t xml:space="preserve">environments </w:t>
      </w:r>
      <w:r>
        <w:t xml:space="preserve">may result in a better match between </w:t>
      </w:r>
      <w:r w:rsidR="00011838">
        <w:t xml:space="preserve">the </w:t>
      </w:r>
      <w:r>
        <w:t xml:space="preserve">adult phenotype and </w:t>
      </w:r>
      <w:r w:rsidR="000D582A">
        <w:t xml:space="preserve">the subsequent </w:t>
      </w:r>
      <w:r>
        <w:t>selective environment</w:t>
      </w:r>
      <w:r w:rsidR="000D582A">
        <w:t xml:space="preserve">. </w:t>
      </w:r>
      <w:r w:rsidR="00203D94">
        <w:t>However in some cases</w:t>
      </w:r>
      <w:r w:rsidR="00850684">
        <w:t>, m</w:t>
      </w:r>
      <w:r>
        <w:t>aladaptive phenotypes can arise</w:t>
      </w:r>
      <w:r w:rsidR="00850684">
        <w:t xml:space="preserve"> </w:t>
      </w:r>
      <w:r w:rsidR="00DA2B11">
        <w:t xml:space="preserve">if </w:t>
      </w:r>
      <w:r w:rsidR="00BC6055">
        <w:t>there is a</w:t>
      </w:r>
      <w:r w:rsidR="000D582A">
        <w:t xml:space="preserve"> </w:t>
      </w:r>
      <w:r w:rsidR="00DA2B11">
        <w:t>mismatch</w:t>
      </w:r>
      <w:r w:rsidR="000D582A">
        <w:t xml:space="preserve"> between later-life environments and</w:t>
      </w:r>
      <w:r w:rsidR="00DA2B11">
        <w:t xml:space="preserve"> </w:t>
      </w:r>
      <w:r w:rsidR="008A0985">
        <w:t>those experienced early in development</w:t>
      </w:r>
      <w:r w:rsidR="00E53B19">
        <w:t xml:space="preserve"> </w:t>
      </w:r>
      <w:r>
        <w:fldChar w:fldCharType="begin"/>
      </w:r>
      <w:r w:rsidR="0017209D">
        <w:instrText xml:space="preserve"> ADDIN ZOTERO_ITEM CSL_CITATION {"citationID":"cX9Z7iZX","properties":{"formattedCitation":"(Beaman et al., 2016; Ghalambor et al., 2007)","plainCitation":"(Beaman et al., 2016; Ghalambor et al., 2007)","noteIndex":0},"citationItems":[{"id":3599,"uris":["http://zotero.org/users/1379426/items/Z8PCLL9D"],"uri":["http://zotero.org/users/1379426/items/Z8PCLL9D"],"itemData":{"id":3599,"type":"article-journal","abstract":"Phenotypic characteristics of animals can change independently from changes in the genetic code. These plastic phenotypic responses are important for population persistence in changing environments. Plasticity can be induced during early development, with persistent effects on adult phenotypes, and it can occur reversibly throughout life (acclimation). These manifestations of plasticity have been viewed as separate processes. Here we argue that developmental conditions not only change mean trait values but also modify the capacity for acclimation. Acclimation counteracts the potentially negative effects of phenotype–environment mismatches resulting from epigenetic modifications during early development. Developmental plasticity is therefore also beneficial when environmental conditions change within generations. Hence, the evolution of reversible acclimation can no longer be viewed as independent from developmental processes.","container-title":"Trends in Ecology &amp; Evolution","DOI":"10.1016/j.tree.2016.01.004","ISSN":"0169-5347","issue":"3","journalAbbreviation":"Trends in Ecology &amp; Evolution","language":"en","page":"237-249","source":"ScienceDirect","title":"Evolution of Plasticity: Mechanistic Link between Development and Reversible Acclimation","title-short":"Evolution of Plasticity","volume":"31","author":[{"family":"Beaman","given":"Julian E."},{"family":"White","given":"Craig R."},{"family":"Seebacher","given":"Frank"}],"issued":{"date-parts":[["2016",3,1]]}}},{"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schema":"https://github.com/citation-style-language/schema/raw/master/csl-citation.json"} </w:instrText>
      </w:r>
      <w:r>
        <w:fldChar w:fldCharType="separate"/>
      </w:r>
      <w:r w:rsidR="0017209D">
        <w:rPr>
          <w:noProof/>
        </w:rPr>
        <w:t>(Beaman et al., 2016; Ghalambor et al., 2007)</w:t>
      </w:r>
      <w:r>
        <w:fldChar w:fldCharType="end"/>
      </w:r>
      <w:r>
        <w:t xml:space="preserve">. </w:t>
      </w:r>
      <w:r w:rsidR="005D27B5">
        <w:t>Regardless</w:t>
      </w:r>
      <w:r w:rsidR="00C254DF">
        <w:t xml:space="preserve">, </w:t>
      </w:r>
      <w:r w:rsidR="00C254DF">
        <w:lastRenderedPageBreak/>
        <w:t>phenotypic plasticity</w:t>
      </w:r>
      <w:r w:rsidR="00BC6055">
        <w:t xml:space="preserve"> represents a </w:t>
      </w:r>
      <w:r>
        <w:t xml:space="preserve">promising </w:t>
      </w:r>
      <w:r w:rsidR="00203D94">
        <w:t xml:space="preserve">immediate </w:t>
      </w:r>
      <w:r>
        <w:t xml:space="preserve">solution for </w:t>
      </w:r>
      <w:r w:rsidR="00BC6055">
        <w:t xml:space="preserve">threatened </w:t>
      </w:r>
      <w:r>
        <w:t xml:space="preserve">populations </w:t>
      </w:r>
      <w:r w:rsidR="00F42781">
        <w:t xml:space="preserve">by allowing them to </w:t>
      </w:r>
      <w:r w:rsidR="00BC6055">
        <w:t xml:space="preserve">better track adaptive optima and </w:t>
      </w:r>
      <w:r w:rsidR="00F42781">
        <w:t xml:space="preserve">persist </w:t>
      </w:r>
      <w:r>
        <w:fldChar w:fldCharType="begin"/>
      </w:r>
      <w:r w:rsidR="000F70BF">
        <w:instrText xml:space="preserve"> ADDIN ZOTERO_ITEM CSL_CITATION {"citationID":"hXv6a1VY","properties":{"formattedCitation":"(Beldade et al., 2011; Noble et al., 2019; West-Eberhard, 2003)","plainCitation":"(Beldade et al., 2011; Noble et al., 2019; West-Eberhard, 2003)","noteIndex":0},"citationItems":[{"id":3452,"uris":["http://zotero.org/users/1379426/items/SSZZ3NFI"],"uri":["http://zotero.org/users/1379426/items/SSZZ3NFI"],"itemData":{"id":3452,"type":"article-journal","abstract":"Aside from its selective role in filtering inter-individual variation during evolution by natural selection, the environment also plays an instructive role in producing variation during development. External environmental cues can influence developmental rates and/or trajectories and lead to the production of distinct phenotypes from the same genotype. This can result in a better match between adult phenotype and selective environment and thus represents a potential solution to problems posed by environmental fluctuation. The phenomenon is called adaptive developmental plasticity. The study of developmental plasticity integrates different disciplines (notably ecology and developmental biology) and analyses at all levels of biological organization, from the molecular regulation of changes in organismal development to variation in phenotypes and fitness in natural populations. Here, we focus on recent advances and examples from morphological traits in animals to provide a broad overview covering (i) the evolution of developmental plasticity, as well as its relevance to adaptive evolution, (ii) the ecological significance of alternative environmentally induced phenotypes, and the way the external environment can affect development to produce them, (iii) the molecular mechanisms underlying developmental plasticity, with emphasis on the contribution of genetic, physiological and epigenetic factors, and (iv) current challenges and trends, including the relevance of the environmental sensitivity of development to studies in ecological developmental biology, biomedicine and conservation biology.","container-title":"Molecular Ecology","DOI":"10.1111/j.1365-294X.2011.05016.x","ISSN":"1365-294X","issue":"7","language":"en","note":"_eprint: https://onlinelibrary.wiley.com/doi/pdf/10.1111/j.1365-294X.2011.05016.x","page":"1347-1363","source":"Wiley Online Library","title":"Evolution and molecular mechanisms of adaptive developmental plasticity","volume":"20","author":[{"family":"Beldade","given":"Patrícia"},{"family":"Mateus","given":"Ana Rita A."},{"family":"Keller","given":"Roberto A."}],"issued":{"date-parts":[["2011"]]}}},{"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30,"uris":["http://zotero.org/users/1379426/items/HFLMSJY7"],"uri":["http://zotero.org/users/1379426/items/HFLMSJY7"],"itemData":{"id":3230,"type":"book","abstract":"The first comprehensive synthesis on development and evolution: it applies to all aspects of development, at all levels of organization and in all organisms, taking advantage of modern findings on behavior, genetics, endocrinology, molecular biology, evolutionary theory and phylogenetics to show the connections between developmental mechanisms and evolutionary change. This book solves key problems that have impeded a definitive synthesis in the past. It uses new concepts and specific examples to show how to relate environmentally sensitive development to the genetic theory of adaptive evolution and to explain major patterns of change. In this book development includes not only embryology and the ontogeny of morphology, sometimes portrayed inadequately as governed by \"regulatory genes,\" but also behavioral development and physiological adaptation, where plasticity is mediated by genetically complex mechanisms like hormones and learning. The book shows how the universal qualities of phenotypes--modular organization and plasticity--facilitate both integration and change. Here you will learn why it is wrong to describe organisms as genetically programmed; why environmental induction is likely to be more important in evolution than random mutation; and why it is crucial to consider both selection and developmental mechanism in explanations of adaptive evolution. This book satisfies the need for a truly general book on development, plasticity and evolution that applies to living organisms in all of their life stages and environments. Using an immense compendium of examples on many kinds of organisms, from viruses and bacteria to higher plants and animals, it shows how the phenotype is reorganized during evolution to produce novelties, and how alternative phenotypes occupy a pivotal role as a phase of evolution that fosters diversification and speeds change. The arguments of this book call for a new view of the major themes of evolutionary biology, as shown in chapters on gradualism, homology, environmental induction, speciation, radiation, macroevolution, punctuation, and the maintenance of sex. No other treatment of development and evolution since Darwin's offers such a comprehensive and critical discussion of the relevant issues. Developmental Plasticity and Evolution is designed for biologists interested in the development and evolution of behavior, life-history patterns, ecology, physiology, morphology and speciation. It will also appeal to evolutionary paleontologists, anthropologists, psychologists, and teachers of general biology.","ISBN":"978-0-19-802856-7","language":"en","note":"Google-Books-ID: 7DQNTPYaHlYC","number-of-pages":"815","publisher":"Oxford University Press","source":"Google Books","title":"Developmental Plasticity and Evolution","author":[{"family":"West-Eberhard","given":"Mary Jane"}],"issued":{"date-parts":[["2003",3,13]]}}}],"schema":"https://github.com/citation-style-language/schema/raw/master/csl-citation.json"} </w:instrText>
      </w:r>
      <w:r>
        <w:fldChar w:fldCharType="separate"/>
      </w:r>
      <w:r w:rsidR="000F70BF">
        <w:rPr>
          <w:noProof/>
        </w:rPr>
        <w:t>(Beldade et al., 2011; Noble et al., 2019; West-Eberhard, 2003)</w:t>
      </w:r>
      <w:r>
        <w:fldChar w:fldCharType="end"/>
      </w:r>
      <w:r>
        <w:t>.</w:t>
      </w:r>
      <w:r w:rsidR="000D582A">
        <w:t xml:space="preserve"> </w:t>
      </w:r>
      <w:r w:rsidR="00F2647C">
        <w:t>U</w:t>
      </w:r>
      <w:r w:rsidR="00955BAF">
        <w:t xml:space="preserve">nderstanding the </w:t>
      </w:r>
      <w:r w:rsidR="00AF3713">
        <w:t>consequences</w:t>
      </w:r>
      <w:r w:rsidR="00955BAF">
        <w:t xml:space="preserve"> of developmental environments</w:t>
      </w:r>
      <w:r w:rsidR="00AF3713">
        <w:t xml:space="preserve"> </w:t>
      </w:r>
      <w:r w:rsidR="000D4C4C">
        <w:t>on phenotype</w:t>
      </w:r>
      <w:r w:rsidR="00BC6055">
        <w:t>s</w:t>
      </w:r>
      <w:r w:rsidR="000D4C4C">
        <w:t xml:space="preserve"> and fitness </w:t>
      </w:r>
      <w:r w:rsidR="00955BAF">
        <w:t xml:space="preserve">is </w:t>
      </w:r>
      <w:r w:rsidR="00F2647C">
        <w:t xml:space="preserve">therefore </w:t>
      </w:r>
      <w:r w:rsidR="00955BAF">
        <w:t xml:space="preserve">critical to </w:t>
      </w:r>
      <w:r w:rsidR="000B1034">
        <w:t>predict</w:t>
      </w:r>
      <w:r w:rsidR="00955BAF">
        <w:t xml:space="preserve"> how populations will </w:t>
      </w:r>
      <w:r w:rsidR="000D582A">
        <w:t xml:space="preserve"> survive </w:t>
      </w:r>
      <w:r w:rsidR="00BC6055">
        <w:t xml:space="preserve">in stressful conditions </w:t>
      </w:r>
      <w:r w:rsidR="00470477">
        <w:fldChar w:fldCharType="begin"/>
      </w:r>
      <w:r w:rsidR="00470477">
        <w:instrText xml:space="preserve"> ADDIN ZOTERO_ITEM CSL_CITATION {"citationID":"DMt2spJ6","properties":{"formattedCitation":"(Botero et al., 2015; Reed et al., 2010)","plainCitation":"(Botero et al., 2015; Reed et al., 2010)","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id":1227,"uris":["http://zotero.org/users/1379426/items/3EPSFCD9"],"uri":["http://zotero.org/users/1379426/items/3EPSFCD9"],"itemData":{"id":1227,"type":"article-journal","abstract":"... variation affects individual fitness and, in turn, population and evolutionary dynamics (Coulson et al ... be able to accurately assay or forecast environmental challenges affecting their individual fitnesses (Levins ... in the case of adaptive maternal effects) to the evolution of phenotypic ...","container-title":"Proceedings of the Royal Society of London B: Biological Sciences","DOI":"10.1098/rspb.2010.0771","issue":"1699","language":"English","note":"PMID: 20554553\nPMCID: PMC2982227","page":"3391–3400","title":"Phenotypic plasticity and population viability: the importance of environmental predictability","volume":"277","author":[{"family":"Reed","given":"Thomas E"},{"family":"Waples","given":"Robin S"},{"family":"Schindler","given":"Daniel E"},{"family":"Hard","given":"Jeffrey J"},{"family":"Kinnison","given":"Michael T"}],"issued":{"date-parts":[["2010",11]]}}}],"schema":"https://github.com/citation-style-language/schema/raw/master/csl-citation.json"} </w:instrText>
      </w:r>
      <w:r w:rsidR="00470477">
        <w:fldChar w:fldCharType="separate"/>
      </w:r>
      <w:r w:rsidR="00470477">
        <w:rPr>
          <w:noProof/>
        </w:rPr>
        <w:t>(Botero et al., 2015; Reed et al., 2010)</w:t>
      </w:r>
      <w:r w:rsidR="00470477">
        <w:fldChar w:fldCharType="end"/>
      </w:r>
      <w:r w:rsidR="00955BAF">
        <w:t>.</w:t>
      </w:r>
    </w:p>
    <w:p w14:paraId="75FA4428" w14:textId="77777777" w:rsidR="002B0ED6" w:rsidRDefault="002B0ED6" w:rsidP="00203D94"/>
    <w:p w14:paraId="5DFB89D5" w14:textId="5A48875F" w:rsidR="003030DA" w:rsidRPr="002179BE" w:rsidRDefault="005D27B5" w:rsidP="007C535A">
      <w:pPr>
        <w:ind w:firstLine="720"/>
        <w:rPr>
          <w:lang w:val="en-AU"/>
        </w:rPr>
      </w:pPr>
      <w:r>
        <w:t>A population</w:t>
      </w:r>
      <w:r w:rsidR="007506CC">
        <w:t>’</w:t>
      </w:r>
      <w:r>
        <w:t xml:space="preserve">s </w:t>
      </w:r>
      <w:r w:rsidR="003030DA">
        <w:t xml:space="preserve">capacity to evolve </w:t>
      </w:r>
      <w:r w:rsidR="0021007B">
        <w:t>depend</w:t>
      </w:r>
      <w:r w:rsidR="000C2885">
        <w:t>s</w:t>
      </w:r>
      <w:r w:rsidR="0021007B">
        <w:t xml:space="preserve"> </w:t>
      </w:r>
      <w:r>
        <w:t xml:space="preserve">not </w:t>
      </w:r>
      <w:r w:rsidR="000C2885">
        <w:t xml:space="preserve">only </w:t>
      </w:r>
      <w:r w:rsidR="0021007B">
        <w:t xml:space="preserve">on </w:t>
      </w:r>
      <w:r w:rsidR="000C2885">
        <w:t xml:space="preserve">the strength of </w:t>
      </w:r>
      <w:r>
        <w:t>selection</w:t>
      </w:r>
      <w:r w:rsidR="003030DA">
        <w:t xml:space="preserve"> </w:t>
      </w:r>
      <w:r>
        <w:t>but also on the</w:t>
      </w:r>
      <w:r w:rsidR="003030DA">
        <w:t xml:space="preserve"> underlying standing genetic variation </w:t>
      </w:r>
      <w:r w:rsidR="00D61D8E">
        <w:fldChar w:fldCharType="begin"/>
      </w:r>
      <w:r w:rsidR="00D61D8E">
        <w:instrText xml:space="preserve"> ADDIN ZOTERO_ITEM CSL_CITATION {"citationID":"QE7O9U1O","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instrText>
      </w:r>
      <w:r w:rsidR="00D61D8E">
        <w:fldChar w:fldCharType="separate"/>
      </w:r>
      <w:r w:rsidR="00D61D8E">
        <w:rPr>
          <w:noProof/>
        </w:rPr>
        <w:t>(Lynch &amp; Walsh, 1998)</w:t>
      </w:r>
      <w:r w:rsidR="00D61D8E">
        <w:fldChar w:fldCharType="end"/>
      </w:r>
      <w:r w:rsidR="003030DA">
        <w:t xml:space="preserve">. </w:t>
      </w:r>
      <w:r w:rsidR="001C5D32">
        <w:t>I</w:t>
      </w:r>
      <w:r w:rsidR="00405EB1">
        <w:t xml:space="preserve">t </w:t>
      </w:r>
      <w:r w:rsidR="00241FE0">
        <w:t>has long been</w:t>
      </w:r>
      <w:r w:rsidR="00405EB1">
        <w:t xml:space="preserve"> recognised that </w:t>
      </w:r>
      <w:r w:rsidR="005E6420">
        <w:t xml:space="preserve">selection and genetic variation </w:t>
      </w:r>
      <w:r w:rsidR="00E9778A">
        <w:t>change</w:t>
      </w:r>
      <w:r w:rsidR="004D6425">
        <w:t>s</w:t>
      </w:r>
      <w:r w:rsidR="005E6420">
        <w:t xml:space="preserve"> across environments</w:t>
      </w:r>
      <w:r w:rsidR="001C5D32">
        <w:t xml:space="preserve"> </w:t>
      </w:r>
      <w:r w:rsidR="001C5D32">
        <w:fldChar w:fldCharType="begin"/>
      </w:r>
      <w:r w:rsidR="00203D94">
        <w:instrText xml:space="preserve"> ADDIN ZOTERO_ITEM CSL_CITATION {"citationID":"Ia42ZUT7","properties":{"formattedCitation":"(Falconer &amp; Mackay, 1996)","plainCitation":"(Falconer &amp; Mackay, 1996)","noteIndex":0},"citationItems":[{"id":"9nT0ITq1/n1CI8i6b","uris":["http://zotero.org/users/1379426/items/KZU3WB8H"],"uri":["http://zotero.org/users/1379426/items/KZU3WB8H"],"itemData":{"id":3989,"type":"book","edition":"4","publisher":"Pearson Education","title":"Introduction to Quantitative Genetics","author":[{"family":"Falconer","given":"D S"},{"family":"Mackay","given":"Trudy F C"}],"issued":{"date-parts":[["1996",1,31]]}}}],"schema":"https://github.com/citation-style-language/schema/raw/master/csl-citation.json"} </w:instrText>
      </w:r>
      <w:r w:rsidR="001C5D32">
        <w:fldChar w:fldCharType="separate"/>
      </w:r>
      <w:r w:rsidR="001C5D32">
        <w:rPr>
          <w:noProof/>
        </w:rPr>
        <w:t>(Falconer &amp; Mackay, 1996)</w:t>
      </w:r>
      <w:r w:rsidR="001C5D32">
        <w:fldChar w:fldCharType="end"/>
      </w:r>
      <w:r w:rsidR="001C5D32">
        <w:t xml:space="preserve">. </w:t>
      </w:r>
      <w:r w:rsidR="00E20440">
        <w:t xml:space="preserve">As such, a great deal of effort has been </w:t>
      </w:r>
      <w:r w:rsidR="00C00B6D">
        <w:t>put towards</w:t>
      </w:r>
      <w:r w:rsidR="00E20440">
        <w:t xml:space="preserve"> understanding the circumstances under which </w:t>
      </w:r>
      <w:r w:rsidR="003030DA">
        <w:t>genetic variation may change</w:t>
      </w:r>
      <w:r w:rsidR="00E20440">
        <w:t xml:space="preserve"> </w:t>
      </w:r>
      <w:r w:rsidR="00F2647C">
        <w:t xml:space="preserve">with the environment </w:t>
      </w:r>
      <w:r w:rsidR="00E20440">
        <w:t>and the magnitude of those changes</w:t>
      </w:r>
      <w:r w:rsidR="003030DA">
        <w:t xml:space="preserve"> </w:t>
      </w:r>
      <w:r w:rsidR="00203D94">
        <w:fldChar w:fldCharType="begin"/>
      </w:r>
      <w:r w:rsidR="00203D94">
        <w:instrText xml:space="preserve"> ADDIN ZOTERO_ITEM CSL_CITATION {"citationID":"ihJsQCkn","properties":{"formattedCitation":"(Charmantier &amp; Garant, 2005; Fischer et al., 2020; Hoffmann &amp; Meril\\uc0\\u228{}, 1999; Noble et al., 2019; Rowi\\uc0\\u324{}ski &amp; Rogell, 2017; Wood &amp; Brodie, 2015)","plainCitation":"(Charmantier &amp; Garant, 2005; Fischer et al., 2020; Hoffmann &amp; Merilä, 1999; Noble et al., 2019; Rowiński &amp; Rogell, 2017; Wood &amp; Brodie, 201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instrText>
      </w:r>
      <w:r w:rsidR="00203D94">
        <w:fldChar w:fldCharType="separate"/>
      </w:r>
      <w:r w:rsidR="00203D94" w:rsidRPr="00203D94">
        <w:rPr>
          <w:rFonts w:cs="Times New Roman"/>
        </w:rPr>
        <w:t>(</w:t>
      </w:r>
      <w:proofErr w:type="spellStart"/>
      <w:r w:rsidR="00203D94" w:rsidRPr="00203D94">
        <w:rPr>
          <w:rFonts w:cs="Times New Roman"/>
        </w:rPr>
        <w:t>Charmantier</w:t>
      </w:r>
      <w:proofErr w:type="spellEnd"/>
      <w:r w:rsidR="00203D94" w:rsidRPr="00203D94">
        <w:rPr>
          <w:rFonts w:cs="Times New Roman"/>
        </w:rPr>
        <w:t xml:space="preserve"> &amp; </w:t>
      </w:r>
      <w:proofErr w:type="spellStart"/>
      <w:r w:rsidR="00203D94" w:rsidRPr="00203D94">
        <w:rPr>
          <w:rFonts w:cs="Times New Roman"/>
        </w:rPr>
        <w:t>Garant</w:t>
      </w:r>
      <w:proofErr w:type="spellEnd"/>
      <w:r w:rsidR="00203D94" w:rsidRPr="00203D94">
        <w:rPr>
          <w:rFonts w:cs="Times New Roman"/>
        </w:rPr>
        <w:t xml:space="preserve">, 2005; Fischer et al., 2020; Hoffmann &amp; </w:t>
      </w:r>
      <w:proofErr w:type="spellStart"/>
      <w:r w:rsidR="00203D94" w:rsidRPr="00203D94">
        <w:rPr>
          <w:rFonts w:cs="Times New Roman"/>
        </w:rPr>
        <w:t>Merilä</w:t>
      </w:r>
      <w:proofErr w:type="spellEnd"/>
      <w:r w:rsidR="00203D94" w:rsidRPr="00203D94">
        <w:rPr>
          <w:rFonts w:cs="Times New Roman"/>
        </w:rPr>
        <w:t xml:space="preserve">, 1999; Noble et al., 2019; </w:t>
      </w:r>
      <w:proofErr w:type="spellStart"/>
      <w:r w:rsidR="00203D94" w:rsidRPr="00203D94">
        <w:rPr>
          <w:rFonts w:cs="Times New Roman"/>
        </w:rPr>
        <w:t>Rowiński</w:t>
      </w:r>
      <w:proofErr w:type="spellEnd"/>
      <w:r w:rsidR="00203D94" w:rsidRPr="00203D94">
        <w:rPr>
          <w:rFonts w:cs="Times New Roman"/>
        </w:rPr>
        <w:t xml:space="preserve"> &amp; </w:t>
      </w:r>
      <w:proofErr w:type="spellStart"/>
      <w:r w:rsidR="00203D94" w:rsidRPr="00203D94">
        <w:rPr>
          <w:rFonts w:cs="Times New Roman"/>
        </w:rPr>
        <w:t>Rogell</w:t>
      </w:r>
      <w:proofErr w:type="spellEnd"/>
      <w:r w:rsidR="00203D94" w:rsidRPr="00203D94">
        <w:rPr>
          <w:rFonts w:cs="Times New Roman"/>
        </w:rPr>
        <w:t>, 2017; Wood &amp; Brodie, 2015)</w:t>
      </w:r>
      <w:r w:rsidR="00203D94">
        <w:fldChar w:fldCharType="end"/>
      </w:r>
      <w:r w:rsidR="003030DA">
        <w:t>.</w:t>
      </w:r>
      <w:proofErr w:type="spellStart"/>
      <w:r w:rsidR="003030DA" w:rsidRPr="00AB1956">
        <w:t xml:space="preserve"> </w:t>
      </w:r>
      <w:proofErr w:type="spellEnd"/>
      <w:r w:rsidR="00402A81">
        <w:t>Genetic variance</w:t>
      </w:r>
      <w:r w:rsidR="002179BE">
        <w:t xml:space="preserve"> in novel environments</w:t>
      </w:r>
      <w:r w:rsidR="00402A81">
        <w:t xml:space="preserve"> may increase </w:t>
      </w:r>
      <w:r w:rsidR="00093F53">
        <w:t>due to relaxation of</w:t>
      </w:r>
      <w:r w:rsidR="003030DA">
        <w:t xml:space="preserve"> selection pressure</w:t>
      </w:r>
      <w:r w:rsidR="00093F53">
        <w:t>s</w:t>
      </w:r>
      <w:r w:rsidR="00402A81">
        <w:t xml:space="preserve"> </w:t>
      </w:r>
      <w:r w:rsidR="00167CFD">
        <w:t>combined with higher mutation rates</w:t>
      </w:r>
      <w:r w:rsidR="003030DA">
        <w:t xml:space="preserve"> </w:t>
      </w:r>
      <w:r w:rsidR="003030DA">
        <w:fldChar w:fldCharType="begin"/>
      </w:r>
      <w:r w:rsidR="00402A81">
        <w:instrText xml:space="preserve"> ADDIN ZOTERO_ITEM CSL_CITATION {"citationID":"t60KuxBb","properties":{"formattedCitation":"(Hoffman &amp; Parsons, 1991; Hoffmann &amp; Meril\\uc0\\u228{}, 1999)","plainCitation":"(Hoffman &amp; Parsons, 1991; Hoffmann &amp; Merilä, 1999)","noteIndex":0},"citationItems":[{"id":3470,"uris":["http://zotero.org/users/1379426/items/DU3GMDEE"],"uri":["http://zotero.org/users/1379426/items/DU3GMDEE"],"itemData":{"id":3470,"type":"book","event-place":"Oxford","publisher":"Oxford University Press","publisher-place":"Oxford","title":"Evolutionary genetics and evolutionary stress","author":[{"family":"Hoffman","given":"A A"},{"family":"Parsons","given":"P A"}],"issued":{"date-parts":[["199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3030DA">
        <w:fldChar w:fldCharType="separate"/>
      </w:r>
      <w:r w:rsidR="00402A81" w:rsidRPr="00402A81">
        <w:rPr>
          <w:rFonts w:cs="Times New Roman"/>
        </w:rPr>
        <w:t>(Hoffman &amp; Parsons, 1991; Hoffmann &amp; Merilä, 1999)</w:t>
      </w:r>
      <w:r w:rsidR="003030DA">
        <w:fldChar w:fldCharType="end"/>
      </w:r>
      <w:r w:rsidR="00167CFD">
        <w:t xml:space="preserve">. </w:t>
      </w:r>
      <w:r w:rsidR="00402A81">
        <w:t>A</w:t>
      </w:r>
      <w:r w:rsidR="00981D3A">
        <w:t>n increase in genetic variance is</w:t>
      </w:r>
      <w:r w:rsidR="00E57CC2">
        <w:t xml:space="preserve"> also expected </w:t>
      </w:r>
      <w:r w:rsidR="006F62BA">
        <w:t>when</w:t>
      </w:r>
      <w:r w:rsidR="003030DA">
        <w:t xml:space="preserve"> buffering mechanisms </w:t>
      </w:r>
      <w:r w:rsidR="00E57CC2">
        <w:t xml:space="preserve">breakdown </w:t>
      </w:r>
      <w:r w:rsidR="006F62BA">
        <w:t>triggering a release of</w:t>
      </w:r>
      <w:r w:rsidR="003030DA">
        <w:t xml:space="preserve"> </w:t>
      </w:r>
      <w:r w:rsidR="00E57CC2">
        <w:t>‘</w:t>
      </w:r>
      <w:r w:rsidR="003030DA">
        <w:t>cryptic genetic variation</w:t>
      </w:r>
      <w:r w:rsidR="00E57CC2">
        <w:t>’</w:t>
      </w:r>
      <w:r w:rsidR="003030DA">
        <w:t xml:space="preserve"> </w:t>
      </w:r>
      <w:r w:rsidR="00981D3A">
        <w:t>in</w:t>
      </w:r>
      <w:r w:rsidR="003030DA">
        <w:t xml:space="preserve"> stressful </w:t>
      </w:r>
      <w:r w:rsidR="004D6425">
        <w:t xml:space="preserve">conditions </w:t>
      </w:r>
      <w:r w:rsidR="003030DA">
        <w:fldChar w:fldCharType="begin"/>
      </w:r>
      <w:r w:rsidR="00203D94">
        <w:instrText xml:space="preserve"> ADDIN ZOTERO_ITEM CSL_CITATION {"citationID":"8InbjA87","properties":{"formattedCitation":"(Paaby &amp; Rockman, 2014)","plainCitation":"(Paaby &amp; Rockman, 2014)","noteIndex":0},"citationItems":[{"id":"9nT0ITq1/ZekjTQdo","uris":["http://zotero.org/users/1379426/items/L8RKS7SG"],"uri":["http://zotero.org/users/1379426/items/L8RKS7SG"],"itemData":{"id":3197,"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instrText>
      </w:r>
      <w:r w:rsidR="003030DA">
        <w:fldChar w:fldCharType="separate"/>
      </w:r>
      <w:r w:rsidR="003030DA">
        <w:rPr>
          <w:noProof/>
        </w:rPr>
        <w:t>(Paaby &amp; Rockman, 2014)</w:t>
      </w:r>
      <w:r w:rsidR="003030DA">
        <w:fldChar w:fldCharType="end"/>
      </w:r>
      <w:r w:rsidR="003030DA">
        <w:t xml:space="preserve">. </w:t>
      </w:r>
      <w:r w:rsidR="00402A81">
        <w:t xml:space="preserve">However, others mechanisms such as low cross-environment genetic correlations or condition-dependence of gene expression can also affect </w:t>
      </w:r>
      <w:r w:rsidR="00DB7E5B">
        <w:t>the amount of genetic variance</w:t>
      </w:r>
      <w:r w:rsidR="003030DA">
        <w:t xml:space="preserve"> </w:t>
      </w:r>
      <w:r w:rsidR="00DB7E5B">
        <w:t>in</w:t>
      </w:r>
      <w:r w:rsidR="00AD24C8">
        <w:t xml:space="preserve"> different environments </w:t>
      </w:r>
      <w:r w:rsidR="003030DA">
        <w:fldChar w:fldCharType="begin"/>
      </w:r>
      <w:r w:rsidR="00203D94">
        <w:instrText xml:space="preserve"> ADDIN ZOTERO_ITEM CSL_CITATION {"citationID":"lbmKQ6hi","properties":{"formattedCitation":"(Charmantier &amp; Garant, 2005; Coltman et al., 2001)","plainCitation":"(Charmantier &amp; Garant, 2005; Coltman et al., 2001)","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1,"uris":["http://zotero.org/users/1379426/items/HJIJWUN8"],"uri":["http://zotero.org/users/1379426/items/HJIJWUN8"],"itemData":{"id":3481,"type":"article-journal","abstract":"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container-title":"Evolution","DOI":"10.1111/j.0014-3820.2001.tb01326.x","ISSN":"1558-5646","issue":"10","language":"en","note":"_eprint: https://onlinelibrary.wiley.com/doi/pdf/10.1111/j.0014-3820.2001.tb01326.x","page":"2116-2125","source":"Wiley Online Library","title":"Positive Genetic Correlation Between Parasite Resistance and Body Size in a Free-Living Ungulate Population","volume":"55","author":[{"family":"Coltman","given":"D. W."},{"family":"Pilkington","given":"J."},{"family":"Kruuk","given":"L. E. B."},{"family":"Wilson","given":"K."},{"family":"Pemberton","given":"J. M."}],"issued":{"date-parts":[["2001"]]}}}],"schema":"https://github.com/citation-style-language/schema/raw/master/csl-citation.json"} </w:instrText>
      </w:r>
      <w:r w:rsidR="003030DA">
        <w:fldChar w:fldCharType="separate"/>
      </w:r>
      <w:r w:rsidR="00203D94">
        <w:rPr>
          <w:noProof/>
        </w:rPr>
        <w:t>(Charmantier &amp; Garant, 2005; Coltman et al., 2001)</w:t>
      </w:r>
      <w:r w:rsidR="003030DA">
        <w:fldChar w:fldCharType="end"/>
      </w:r>
      <w:r w:rsidR="00402A81">
        <w:t xml:space="preserve">. </w:t>
      </w:r>
      <w:r w:rsidR="00DB7E5B">
        <w:t xml:space="preserve">Environmental dependence of </w:t>
      </w:r>
      <w:r w:rsidR="00AD24C8">
        <w:t>genetic variance implies that under the same selection pressure</w:t>
      </w:r>
      <w:r w:rsidR="00AF4596">
        <w:t>,</w:t>
      </w:r>
      <w:r w:rsidR="00AD24C8">
        <w:t xml:space="preserve"> the speed of </w:t>
      </w:r>
      <w:r w:rsidR="00AD24C8">
        <w:t xml:space="preserve">evolutionary change would likely </w:t>
      </w:r>
      <w:r w:rsidR="00AF4596">
        <w:t>change thus</w:t>
      </w:r>
      <w:r w:rsidR="00AD24C8">
        <w:t xml:space="preserve"> making it difficult to predict genetic adaptation</w:t>
      </w:r>
      <w:r w:rsidR="00AD24C8">
        <w:rPr>
          <w:lang w:val="en-AU"/>
        </w:rPr>
        <w:t>.</w:t>
      </w:r>
    </w:p>
    <w:p w14:paraId="15E38A85" w14:textId="77777777" w:rsidR="003030DA" w:rsidRDefault="003030DA" w:rsidP="003030DA"/>
    <w:p w14:paraId="5545D77F" w14:textId="2439442F" w:rsidR="003030DA" w:rsidRPr="00E64B49" w:rsidRDefault="003030DA" w:rsidP="00E64B49">
      <w:pPr>
        <w:ind w:firstLine="720"/>
      </w:pPr>
      <w:r>
        <w:t xml:space="preserve">Comparative studies have shown that the influence of </w:t>
      </w:r>
      <w:r w:rsidR="0085156C">
        <w:t xml:space="preserve">environmental stress on genetic variance during </w:t>
      </w:r>
      <w:r>
        <w:t xml:space="preserve">development is not straightforward </w:t>
      </w:r>
      <w:r>
        <w:fldChar w:fldCharType="begin"/>
      </w:r>
      <w:r w:rsidR="00203D94">
        <w:instrText xml:space="preserve"> ADDIN ZOTERO_ITEM CSL_CITATION {"citationID":"JyL0gbiq","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instrText>
      </w:r>
      <w:r>
        <w:fldChar w:fldCharType="separate"/>
      </w:r>
      <w:r w:rsidR="00203D94" w:rsidRPr="00203D94">
        <w:rPr>
          <w:rFonts w:cs="Times New Roman"/>
        </w:rPr>
        <w:t>(</w:t>
      </w:r>
      <w:proofErr w:type="spellStart"/>
      <w:r w:rsidR="00203D94" w:rsidRPr="00203D94">
        <w:rPr>
          <w:rFonts w:cs="Times New Roman"/>
        </w:rPr>
        <w:t>Charmantier</w:t>
      </w:r>
      <w:proofErr w:type="spellEnd"/>
      <w:r w:rsidR="00203D94" w:rsidRPr="00203D94">
        <w:rPr>
          <w:rFonts w:cs="Times New Roman"/>
        </w:rPr>
        <w:t xml:space="preserve"> &amp; </w:t>
      </w:r>
      <w:proofErr w:type="spellStart"/>
      <w:r w:rsidR="00203D94" w:rsidRPr="00203D94">
        <w:rPr>
          <w:rFonts w:cs="Times New Roman"/>
        </w:rPr>
        <w:t>Garant</w:t>
      </w:r>
      <w:proofErr w:type="spellEnd"/>
      <w:r w:rsidR="00203D94" w:rsidRPr="00203D94">
        <w:rPr>
          <w:rFonts w:cs="Times New Roman"/>
        </w:rPr>
        <w:t xml:space="preserve">, 2005; Hoffmann &amp; </w:t>
      </w:r>
      <w:proofErr w:type="spellStart"/>
      <w:r w:rsidR="00203D94" w:rsidRPr="00203D94">
        <w:rPr>
          <w:rFonts w:cs="Times New Roman"/>
        </w:rPr>
        <w:t>Merilä</w:t>
      </w:r>
      <w:proofErr w:type="spellEnd"/>
      <w:r w:rsidR="00203D94" w:rsidRPr="00203D94">
        <w:rPr>
          <w:rFonts w:cs="Times New Roman"/>
        </w:rPr>
        <w:t xml:space="preserve">, 1999; </w:t>
      </w:r>
      <w:proofErr w:type="spellStart"/>
      <w:r w:rsidR="00203D94" w:rsidRPr="00203D94">
        <w:rPr>
          <w:rFonts w:cs="Times New Roman"/>
        </w:rPr>
        <w:t>Rowiński</w:t>
      </w:r>
      <w:proofErr w:type="spellEnd"/>
      <w:r w:rsidR="00203D94" w:rsidRPr="00203D94">
        <w:rPr>
          <w:rFonts w:cs="Times New Roman"/>
        </w:rPr>
        <w:t xml:space="preserve"> &amp; </w:t>
      </w:r>
      <w:proofErr w:type="spellStart"/>
      <w:r w:rsidR="00203D94" w:rsidRPr="00203D94">
        <w:rPr>
          <w:rFonts w:cs="Times New Roman"/>
        </w:rPr>
        <w:t>Rogell</w:t>
      </w:r>
      <w:proofErr w:type="spellEnd"/>
      <w:r w:rsidR="00203D94" w:rsidRPr="00203D94">
        <w:rPr>
          <w:rFonts w:cs="Times New Roman"/>
        </w:rPr>
        <w:t>, 2017)</w:t>
      </w:r>
      <w:r>
        <w:fldChar w:fldCharType="end"/>
      </w:r>
      <w:r>
        <w:t xml:space="preserve">. In lab studies, </w:t>
      </w:r>
      <w:r w:rsidR="00BC51E9">
        <w:t xml:space="preserve">elevated </w:t>
      </w:r>
      <w:r>
        <w:t>developmental stress ha</w:t>
      </w:r>
      <w:r w:rsidR="00475A8F">
        <w:t>s</w:t>
      </w:r>
      <w:r>
        <w:t xml:space="preserve"> been shown to increase the heritability of morphological traits </w:t>
      </w:r>
      <w:r>
        <w:fldChar w:fldCharType="begin"/>
      </w:r>
      <w:r>
        <w:instrText xml:space="preserve"> ADDIN ZOTERO_ITEM CSL_CITATION {"citationID":"WKaoktqW","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fldChar w:fldCharType="separate"/>
      </w:r>
      <w:r w:rsidRPr="00363705">
        <w:rPr>
          <w:rFonts w:cs="Times New Roman"/>
        </w:rPr>
        <w:t>(Hoffmann &amp; Merilä, 1999)</w:t>
      </w:r>
      <w:r>
        <w:fldChar w:fldCharType="end"/>
      </w:r>
      <w:r>
        <w:t>,</w:t>
      </w:r>
      <w:r w:rsidRPr="0049629B">
        <w:t xml:space="preserve"> </w:t>
      </w:r>
      <w:r>
        <w:t xml:space="preserve">whereas wild, non-domestic populations tend to have higher heritability in favourable environments </w:t>
      </w:r>
      <w:r>
        <w:fldChar w:fldCharType="begin"/>
      </w:r>
      <w:r w:rsidR="00203D94">
        <w:instrText xml:space="preserve"> ADDIN ZOTERO_ITEM CSL_CITATION {"citationID":"DwchPj4P","properties":{"formattedCitation":"(Charmantier &amp; Garant, 2005)","plainCitation":"(Charmantier &amp; Garant, 200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schema":"https://github.com/citation-style-language/schema/raw/master/csl-citation.json"} </w:instrText>
      </w:r>
      <w:r>
        <w:fldChar w:fldCharType="separate"/>
      </w:r>
      <w:r w:rsidR="00203D94">
        <w:rPr>
          <w:noProof/>
        </w:rPr>
        <w:t>(Charmantier &amp; Garant, 2005)</w:t>
      </w:r>
      <w:r>
        <w:fldChar w:fldCharType="end"/>
      </w:r>
      <w:r>
        <w:t xml:space="preserve">. Lack of consensus may be related to </w:t>
      </w:r>
      <w:r w:rsidR="00BC51E9">
        <w:t>increased</w:t>
      </w:r>
      <w:r w:rsidR="001E0186">
        <w:t xml:space="preserve"> </w:t>
      </w:r>
      <w:r w:rsidR="0085156C">
        <w:t xml:space="preserve">environmental </w:t>
      </w:r>
      <w:r w:rsidR="001E0186">
        <w:t>heterogeneity in wild populations</w:t>
      </w:r>
      <w:r w:rsidR="00BC51E9">
        <w:t xml:space="preserve">, making </w:t>
      </w:r>
      <w:r w:rsidR="00DB7E5B">
        <w:t>them</w:t>
      </w:r>
      <w:r>
        <w:t xml:space="preserve"> more difficult to </w:t>
      </w:r>
      <w:r w:rsidR="0085156C">
        <w:t>compare with lab studies</w:t>
      </w:r>
      <w:r>
        <w:t xml:space="preserve">. </w:t>
      </w:r>
      <w:r w:rsidR="0085156C">
        <w:t>It has been suggested that r</w:t>
      </w:r>
      <w:r w:rsidR="007C535A">
        <w:t xml:space="preserve">esponses to different </w:t>
      </w:r>
      <w:r w:rsidR="00BC51E9">
        <w:t xml:space="preserve">developmental </w:t>
      </w:r>
      <w:r>
        <w:t>stressor</w:t>
      </w:r>
      <w:r w:rsidR="00475A8F">
        <w:t>s</w:t>
      </w:r>
      <w:r>
        <w:t xml:space="preserve"> (e.g. heat shock vs. </w:t>
      </w:r>
      <w:r w:rsidR="00BC51E9">
        <w:t>starvation</w:t>
      </w:r>
      <w:r>
        <w:t xml:space="preserve">) </w:t>
      </w:r>
      <w:r w:rsidR="007C535A">
        <w:t>may be associated with disparate</w:t>
      </w:r>
      <w:r w:rsidR="00BC51E9">
        <w:t xml:space="preserve"> </w:t>
      </w:r>
      <w:r>
        <w:t>patterns of gene expression making</w:t>
      </w:r>
      <w:r w:rsidR="00BC51E9">
        <w:t xml:space="preserve"> broad</w:t>
      </w:r>
      <w:r>
        <w:t xml:space="preserve"> comparisons more </w:t>
      </w:r>
      <w:r w:rsidR="00BC51E9">
        <w:t xml:space="preserve">variable </w:t>
      </w:r>
      <w:r>
        <w:fldChar w:fldCharType="begin"/>
      </w:r>
      <w:r w:rsidR="00203D94">
        <w:instrText xml:space="preserve"> ADDIN ZOTERO_ITEM CSL_CITATION {"citationID":"3DdFIq1W","properties":{"formattedCitation":"(Charmantier &amp; Garant, 2005; Dahlgaard &amp; Hoffmann, 2000)","plainCitation":"(Charmantier &amp; Garant, 2005; Dahlgaard &amp; Hoffmann, 2000)","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8,"uris":["http://zotero.org/users/1379426/items/7U86HWJA"],"uri":["http://zotero.org/users/1379426/items/7U86HWJA"],"itemData":{"id":3488,"type":"article-journal","abstract":"Abstract: Both inbreeding and environmental stress can have adverse effects on fitness that affect the conservation of endangered species. Two important issues are whether stress and inbreeding effects are independent as opposed to synergistic, and whether inbreeding effects are general across stresses as opposed to stress-specific. We found that inbreeding reduced resistance to acetone and desiccation in adult Drosophila melanogaster, whereas resistance to knockdown heat stress was not affected. Inbred flies, however, experienced a greater proportional decrease in productivity than outbreds following heat stress. Correlations using line means indicated that all resistance traits were uncorrelated in the inbred as well as in the outbred flies. Recessive, deleterious alleles therefore did not appear to have any general deleterious effects on stress resistance. Inbreeding within a specific environment and selection for resistant genotypes may therefore purge a population of deleterious genes specific to only one environmental stress.","container-title":"Conservation Biology","DOI":"10.1046/j.1523-1739.2000.99206.x","ISSN":"1523-1739","issue":"4","language":"en","note":"_eprint: https://conbio.onlinelibrary.wiley.com/doi/pdf/10.1046/j.1523-1739.2000.99206.x","page":"1187-1192","source":"Wiley Online Library","title":"Stress Resistance and Environmental Dependency of Inbreeding Depression in Drosophila melanogaster","volume":"14","author":[{"family":"Dahlgaard","given":"Jesper"},{"family":"Hoffmann","given":"Ary A."}],"issued":{"date-parts":[["2000"]]}}}],"schema":"https://github.com/citation-style-language/schema/raw/master/csl-citation.json"} </w:instrText>
      </w:r>
      <w:r>
        <w:fldChar w:fldCharType="separate"/>
      </w:r>
      <w:r w:rsidR="00203D94">
        <w:rPr>
          <w:noProof/>
        </w:rPr>
        <w:t>(Charmantier &amp; Garant, 2005; Dahlgaard &amp; Hoffmann, 2000)</w:t>
      </w:r>
      <w:r>
        <w:fldChar w:fldCharType="end"/>
      </w:r>
      <w:r>
        <w:t>.</w:t>
      </w:r>
      <w:r w:rsidR="007C535A">
        <w:t xml:space="preserve"> Importantly, e</w:t>
      </w:r>
      <w:r>
        <w:t xml:space="preserve">nvironmental comparisons of heritability have been criticised as </w:t>
      </w:r>
      <w:r w:rsidR="007C535A">
        <w:t>the</w:t>
      </w:r>
      <w:r w:rsidR="009867E0">
        <w:t xml:space="preserve"> ratio nature of </w:t>
      </w:r>
      <w:r w:rsidR="00F8101C">
        <w:t>its</w:t>
      </w:r>
      <w:r w:rsidR="009867E0">
        <w:t xml:space="preserve"> calculations</w:t>
      </w:r>
      <w:r w:rsidR="004171FC">
        <w:t xml:space="preserve"> </w:t>
      </w:r>
      <w:r w:rsidR="009867E0">
        <w:t>can mask</w:t>
      </w:r>
      <w:r w:rsidR="00326D46">
        <w:t xml:space="preserve"> changes in the</w:t>
      </w:r>
      <w:r>
        <w:t xml:space="preserve"> relative contributions of non-genetic </w:t>
      </w:r>
      <w:r w:rsidR="00326D46">
        <w:t xml:space="preserve">and genetic </w:t>
      </w:r>
      <w:r>
        <w:t>variance</w:t>
      </w:r>
      <w:r w:rsidR="00326D46">
        <w:t xml:space="preserve"> </w:t>
      </w:r>
      <w:r w:rsidR="0085156C">
        <w:fldChar w:fldCharType="begin"/>
      </w:r>
      <w:r w:rsidR="0085156C">
        <w: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instrText>
      </w:r>
      <w:r w:rsidR="0085156C">
        <w:fldChar w:fldCharType="separate"/>
      </w:r>
      <w:r w:rsidR="0085156C" w:rsidRPr="005C0FF3">
        <w:rPr>
          <w:rFonts w:cs="Times New Roman"/>
        </w:rPr>
        <w:t>(Rowiński &amp; Rogell, 2017)</w:t>
      </w:r>
      <w:r w:rsidR="0085156C">
        <w:fldChar w:fldCharType="end"/>
      </w:r>
      <w:r w:rsidR="0085156C">
        <w:t xml:space="preserve">. </w:t>
      </w:r>
      <w:r w:rsidR="007C535A">
        <w:t xml:space="preserve">For example, </w:t>
      </w:r>
      <w:r w:rsidR="0085156C">
        <w:t>a meta-analysis found that</w:t>
      </w:r>
      <w:r w:rsidR="0085156C" w:rsidRPr="0085156C">
        <w:t xml:space="preserve"> heritability</w:t>
      </w:r>
      <w:r w:rsidR="0085156C">
        <w:rPr>
          <w:i/>
          <w:iCs/>
        </w:rPr>
        <w:t xml:space="preserve"> </w:t>
      </w:r>
      <w:r w:rsidR="007C535A">
        <w:t xml:space="preserve">of life history traits </w:t>
      </w:r>
      <w:r w:rsidR="00F8101C">
        <w:t>which</w:t>
      </w:r>
      <w:r w:rsidR="007C535A">
        <w:t xml:space="preserve"> </w:t>
      </w:r>
      <w:r w:rsidR="00EF1492">
        <w:t xml:space="preserve">has been argued </w:t>
      </w:r>
      <w:r w:rsidR="007C535A">
        <w:t>to be more important to fitness</w:t>
      </w:r>
      <w:r w:rsidR="00EF1492">
        <w:t>,</w:t>
      </w:r>
      <w:r w:rsidR="0085156C">
        <w:t xml:space="preserve"> did not change between control and stressful conditions</w:t>
      </w:r>
      <w:r w:rsidR="00EF1492">
        <w:t xml:space="preserve"> </w:t>
      </w:r>
      <w:r w:rsidR="00EF1492">
        <w:fldChar w:fldCharType="begin"/>
      </w:r>
      <w:r w:rsidR="0017209D">
        <w:instrText xml:space="preserve"> ADDIN ZOTERO_ITEM CSL_CITATION {"citationID":"Fbvowix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instrText>
      </w:r>
      <w:r w:rsidR="00EF1492">
        <w:fldChar w:fldCharType="separate"/>
      </w:r>
      <w:r w:rsidR="00EF1492" w:rsidRPr="005C0FF3">
        <w:rPr>
          <w:rFonts w:cs="Times New Roman"/>
        </w:rPr>
        <w:t>(Rowiński &amp; Rogell, 2017)</w:t>
      </w:r>
      <w:r w:rsidR="00EF1492">
        <w:fldChar w:fldCharType="end"/>
      </w:r>
      <w:r w:rsidR="0085156C">
        <w:t>. The</w:t>
      </w:r>
      <w:r w:rsidR="00EF1492">
        <w:t xml:space="preserve"> same</w:t>
      </w:r>
      <w:r w:rsidR="0085156C">
        <w:t xml:space="preserve"> pattern was observed for morphological traits</w:t>
      </w:r>
      <w:r w:rsidR="00F8101C">
        <w:t xml:space="preserve"> </w:t>
      </w:r>
      <w:r w:rsidR="00F8101C">
        <w:fldChar w:fldCharType="begin"/>
      </w:r>
      <w:r w:rsidR="00F8101C">
        <w:instrText xml:space="preserve"> ADDIN ZOTERO_ITEM CSL_CITATION {"citationID":"p1gzvavw","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instrText>
      </w:r>
      <w:r w:rsidR="00F8101C">
        <w:fldChar w:fldCharType="separate"/>
      </w:r>
      <w:r w:rsidR="00F8101C">
        <w:rPr>
          <w:noProof/>
        </w:rPr>
        <w:t>(Fischer et al., 2020)</w:t>
      </w:r>
      <w:r w:rsidR="00F8101C">
        <w:fldChar w:fldCharType="end"/>
      </w:r>
      <w:r w:rsidR="0085156C">
        <w:t xml:space="preserve">. </w:t>
      </w:r>
      <w:r w:rsidR="00EF1492">
        <w:t>U</w:t>
      </w:r>
      <w:r w:rsidR="0085156C">
        <w:t>pon closer inspection, both additive genetic and environmental variance</w:t>
      </w:r>
      <w:r w:rsidR="0085156C" w:rsidRPr="00E64B49">
        <w:t xml:space="preserve"> </w:t>
      </w:r>
      <w:r w:rsidR="0085156C">
        <w:t>of life history traits increased under stressful conditions whereas the opposite was true for morphological traits (</w:t>
      </w:r>
      <w:proofErr w:type="spellStart"/>
      <w:r w:rsidR="0085156C" w:rsidRPr="005810ED">
        <w:rPr>
          <w:rFonts w:cs="Times New Roman"/>
        </w:rPr>
        <w:t>Rowiński</w:t>
      </w:r>
      <w:proofErr w:type="spellEnd"/>
      <w:r w:rsidR="0085156C" w:rsidRPr="005810ED">
        <w:rPr>
          <w:rFonts w:cs="Times New Roman"/>
        </w:rPr>
        <w:t xml:space="preserve"> &amp; </w:t>
      </w:r>
      <w:proofErr w:type="spellStart"/>
      <w:r w:rsidR="0085156C" w:rsidRPr="005810ED">
        <w:rPr>
          <w:rFonts w:cs="Times New Roman"/>
        </w:rPr>
        <w:t>Rogell</w:t>
      </w:r>
      <w:proofErr w:type="spellEnd"/>
      <w:r w:rsidR="0085156C" w:rsidRPr="005810ED">
        <w:rPr>
          <w:rFonts w:cs="Times New Roman"/>
        </w:rPr>
        <w:t>, 2017</w:t>
      </w:r>
      <w:r w:rsidR="0085156C">
        <w:rPr>
          <w:rFonts w:cs="Times New Roman"/>
        </w:rPr>
        <w:t>).</w:t>
      </w:r>
      <w:r>
        <w:t xml:space="preserve"> </w:t>
      </w:r>
      <w:r w:rsidR="00CD0190">
        <w:t>The dynamics of</w:t>
      </w:r>
      <w:r w:rsidR="00F85072">
        <w:t xml:space="preserve"> both </w:t>
      </w:r>
      <w:r w:rsidR="007C535A">
        <w:t>genetic and non-genetic sources of</w:t>
      </w:r>
      <w:r w:rsidR="00F85072">
        <w:t xml:space="preserve"> variation </w:t>
      </w:r>
      <w:r w:rsidR="0085156C">
        <w:t>under different</w:t>
      </w:r>
      <w:r w:rsidR="00F85072">
        <w:t xml:space="preserve"> developmental environments</w:t>
      </w:r>
      <w:r w:rsidR="002C30B3">
        <w:t xml:space="preserve"> </w:t>
      </w:r>
      <w:r w:rsidR="009867E0">
        <w:t>can</w:t>
      </w:r>
      <w:r w:rsidR="0085156C">
        <w:t xml:space="preserve"> thus</w:t>
      </w:r>
      <w:r w:rsidR="009867E0">
        <w:t xml:space="preserve"> </w:t>
      </w:r>
      <w:r w:rsidR="007C535A">
        <w:t>influence</w:t>
      </w:r>
      <w:r w:rsidR="009867E0">
        <w:t xml:space="preserve"> the evolutionary potential of</w:t>
      </w:r>
      <w:r w:rsidR="002C30B3">
        <w:t xml:space="preserve"> </w:t>
      </w:r>
      <w:r w:rsidR="00CD0190">
        <w:t>fitness related traits</w:t>
      </w:r>
      <w:r w:rsidR="009867E0">
        <w:t>.</w:t>
      </w:r>
    </w:p>
    <w:p w14:paraId="73691267" w14:textId="77777777" w:rsidR="003030DA" w:rsidRDefault="003030DA" w:rsidP="003030DA"/>
    <w:p w14:paraId="49380BE4" w14:textId="2C42E001" w:rsidR="003030DA" w:rsidRDefault="003030DA" w:rsidP="00350C4D">
      <w:pPr>
        <w:ind w:firstLine="720"/>
      </w:pPr>
      <w:r>
        <w:t xml:space="preserve">Body size is </w:t>
      </w:r>
      <w:r w:rsidR="00081A5D">
        <w:t>fundamenta</w:t>
      </w:r>
      <w:r w:rsidR="00624B66">
        <w:t>l</w:t>
      </w:r>
      <w:r w:rsidR="002179BE">
        <w:t xml:space="preserve"> to</w:t>
      </w:r>
      <w:r w:rsidR="00081A5D">
        <w:t xml:space="preserve"> fitness </w:t>
      </w:r>
      <w:r w:rsidR="008C6442">
        <w:t xml:space="preserve">and </w:t>
      </w:r>
      <w:r w:rsidR="00081A5D">
        <w:t xml:space="preserve">is both </w:t>
      </w:r>
      <w:r w:rsidR="000112B6">
        <w:t xml:space="preserve">heritable and environmentally responsive </w:t>
      </w:r>
      <w:r w:rsidR="0098547C">
        <w:fldChar w:fldCharType="begin"/>
      </w:r>
      <w:r w:rsidR="0098547C">
        <w:instrText xml:space="preserve"> ADDIN ZOTERO_ITEM CSL_CITATION {"citationID":"86sWsn1x","properties":{"formattedCitation":"(Noordwijk et al., 1988; Stillwell &amp; Fox, 2009)","plainCitation":"(Noordwijk et al., 1988; Stillwell &amp; Fox, 2009)","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868,"uris":["http://zotero.org/users/1379426/items/XQUB6LC3"],"uri":["http://zotero.org/users/1379426/items/XQUB6LC3"],"itemData":{"id":3868,"type":"article-journal","abstract":"Variation in body size, growth and life history traits of ectotherms along latitudinal and altitudinal clines is generally assumed to represent adaptation to local environmental conditions, especially adaptation to temperature. However, the degree to which variation along these clines is due to adaptation vs plasticity remains poorly understood. In addition, geographic patterns often differ between females and males – e.g. sexual dimorphism varies along latitudinal clines, but the extent to which these sex differences are due to genetic differences between sexes vs sex differences in plasticity is poorly understood. We use common garden experiments (beetles reared at 24, 30 and 36°C) to quantify the relative contribution of genetically-based differentiation among populations vs phenotypic plasticity to variation in body size and other traits among six populations of the seed-feeding beetle Stator limbatus collected from various altitudes in Arizona, USA. We found that temperature induces substantial plasticity in survivorship, body size and female lifetime fecundity, indicating that developmental temperature significantly affects growth and life history traits of S. limbatus. We also detected genetic differences among populations for body size and fecundity, and genetic differences among populations in thermal reaction norms, but the altitude of origin (and hence mean temperature) does not appear to explain these genetic differences. This and other recent studies suggest that temperature is not the major environmental factor that generates geographic variation in traits of this species. In addition, though there was no overall difference in plasticity of body size between males and females (when averaged across populations), we did find that the degree to which dimorphism changed with temperature varied among populations. Consequently, future studies should be extremely cautious when using only a few study populations to examine environmental effects on sexual dimorphism.","container-title":"Oikos","DOI":"10.1111/j.1600-0706.2008.17327.x","ISSN":"1600-0706","issue":"5","language":"en","note":"_eprint: https://onlinelibrary.wiley.com/doi/pdf/10.1111/j.1600-0706.2008.17327.x","page":"703-712","source":"Wiley Online Library","title":"Geographic variation in body size, sexual size dimorphism and fitness components of a seed beetle: local adaptation versus phenotypic plasticity","title-short":"Geographic variation in body size, sexual size dimorphism and fitness components of a seed beetle","volume":"118","author":[{"family":"Stillwell","given":"R. Craig"},{"family":"Fox","given":"Charles W."}],"issued":{"date-parts":[["2009"]]}}}],"schema":"https://github.com/citation-style-language/schema/raw/master/csl-citation.json"} </w:instrText>
      </w:r>
      <w:r w:rsidR="0098547C">
        <w:fldChar w:fldCharType="separate"/>
      </w:r>
      <w:r w:rsidR="0098547C">
        <w:rPr>
          <w:noProof/>
        </w:rPr>
        <w:t>(Noordwijk et al., 1988; Stillwell &amp; Fox, 2009)</w:t>
      </w:r>
      <w:r w:rsidR="0098547C">
        <w:fldChar w:fldCharType="end"/>
      </w:r>
      <w:r w:rsidR="0098547C">
        <w:t xml:space="preserve">. </w:t>
      </w:r>
      <w:r w:rsidR="00693C1D">
        <w:t>D</w:t>
      </w:r>
      <w:r>
        <w:t>evelopmental environments</w:t>
      </w:r>
      <w:r w:rsidR="00EC0808">
        <w:t>,</w:t>
      </w:r>
      <w:r>
        <w:t xml:space="preserve"> such as temperature and nutrition</w:t>
      </w:r>
      <w:r w:rsidR="00715381">
        <w:t>al</w:t>
      </w:r>
      <w:r w:rsidR="008C6442">
        <w:t xml:space="preserve"> stress</w:t>
      </w:r>
      <w:r w:rsidR="00715381">
        <w:t xml:space="preserve"> </w:t>
      </w:r>
      <w:r w:rsidR="008C6442">
        <w:t>can</w:t>
      </w:r>
      <w:r>
        <w:t xml:space="preserve"> </w:t>
      </w:r>
      <w:r w:rsidR="00715381">
        <w:t xml:space="preserve">drive substantial </w:t>
      </w:r>
      <w:r>
        <w:t xml:space="preserve">variation in body size, largely through shifts in how organisms grow </w:t>
      </w:r>
      <w:r>
        <w:fldChar w:fldCharType="begin"/>
      </w:r>
      <w:r w:rsidR="000F70BF">
        <w:instrText xml:space="preserve"> ADDIN ZOTERO_ITEM CSL_CITATION {"citationID":"8Gi3sJZA","properties":{"formattedCitation":"(Eyck et al., 2019; Noble et al., 2017)","plainCitation":"(Eyck et al., 2019; Noble et al., 2017)","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1087,"uris":["http://zotero.org/users/1379426/items/AFG7IXHS"],"uri":["http://zotero.org/users/1379426/items/AFG7IXHS"],"itemData":{"id":1087,"type":"article-journal","container-title":"Biological Reviews","DOI":"10.1111/brv.12333","issue":"1","language":"English","page":"72–97","title":"Developmental temperatures and phenotypic plasticity in reptiles: a systematic review and meta-analysis","volume":"93","author":[{"family":"Noble","given":"Daniel W A"},{"family":"Stenhouse","given":"Vaughn"},{"family":"Schwanz","given":"Lisa E"}],"issued":{"date-parts":[["2017",5]]}}}],"schema":"https://github.com/citation-style-language/schema/raw/master/csl-citation.json"} </w:instrText>
      </w:r>
      <w:r>
        <w:fldChar w:fldCharType="separate"/>
      </w:r>
      <w:r w:rsidR="000F70BF">
        <w:rPr>
          <w:noProof/>
        </w:rPr>
        <w:t>(Eyck et al., 2019; Noble et al., 2017)</w:t>
      </w:r>
      <w:r>
        <w:fldChar w:fldCharType="end"/>
      </w:r>
      <w:r>
        <w:t xml:space="preserve">. </w:t>
      </w:r>
      <w:r w:rsidR="004729E4">
        <w:t>M</w:t>
      </w:r>
      <w:r>
        <w:t xml:space="preserve">aternal </w:t>
      </w:r>
      <w:r w:rsidR="00E15365">
        <w:lastRenderedPageBreak/>
        <w:t xml:space="preserve">investment in </w:t>
      </w:r>
      <w:r>
        <w:t>offspring</w:t>
      </w:r>
      <w:r w:rsidR="004729E4">
        <w:t xml:space="preserve"> are also important sources of body size variation</w:t>
      </w:r>
      <w:r w:rsidR="0098547C">
        <w:t xml:space="preserve"> </w:t>
      </w:r>
      <w:r w:rsidR="0098547C">
        <w:fldChar w:fldCharType="begin"/>
      </w:r>
      <w:r w:rsidR="0098547C">
        <w:instrText xml:space="preserve"> ADDIN ZOTERO_ITEM CSL_CITATION {"citationID":"rRDJ8hhq","properties":{"formattedCitation":"(Noble et al., 2014; Wilson &amp; R\\uc0\\u233{}ale, 2006)","plainCitation":"(Noble et al., 2014; Wilson &amp; Réale, 2006)","noteIndex":0},"citationItems":[{"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instrText>
      </w:r>
      <w:r w:rsidR="0098547C">
        <w:fldChar w:fldCharType="separate"/>
      </w:r>
      <w:r w:rsidR="0098547C" w:rsidRPr="0098547C">
        <w:rPr>
          <w:rFonts w:cs="Times New Roman"/>
        </w:rPr>
        <w:t>(Noble et al., 2014; Wilson &amp; Réale, 2006)</w:t>
      </w:r>
      <w:r w:rsidR="0098547C">
        <w:fldChar w:fldCharType="end"/>
      </w:r>
      <w:r w:rsidR="00593AB3">
        <w:t xml:space="preserve">. </w:t>
      </w:r>
      <w:r w:rsidR="008C6442">
        <w:t>Variation</w:t>
      </w:r>
      <w:r w:rsidR="00593AB3">
        <w:t xml:space="preserve"> among mothers in </w:t>
      </w:r>
      <w:r>
        <w:t xml:space="preserve">egg </w:t>
      </w:r>
      <w:r w:rsidR="00DA3C97">
        <w:t>investment</w:t>
      </w:r>
      <w:r>
        <w:t>, nest site selection</w:t>
      </w:r>
      <w:r w:rsidR="000112B6">
        <w:t xml:space="preserve"> </w:t>
      </w:r>
      <w:r>
        <w:t>or timing of birth</w:t>
      </w:r>
      <w:r w:rsidR="008C6442">
        <w:t xml:space="preserve"> </w:t>
      </w:r>
      <w:r w:rsidR="0098547C">
        <w:fldChar w:fldCharType="begin"/>
      </w:r>
      <w:r w:rsidR="0098547C">
        <w:instrText xml:space="preserve"> ADDIN ZOTERO_ITEM CSL_CITATION {"citationID":"BNDejJRR","properties":{"formattedCitation":"(Mitchell et al., 2018; Shine &amp; Harlow, 1996; Uller &amp; Olsson, 2010)","plainCitation":"(Mitchell et al., 2018; Shine &amp; Harlow, 1996; Uller &amp; Olsson, 2010)","noteIndex":0},"citationItems":[{"id":3533,"uris":["http://zotero.org/users/1379426/items/GWCD2W8E"],"uri":["http://zotero.org/users/1379426/items/GWCD2W8E"],"itemData":{"id":3533,"type":"article-journal","abstract":"The timing of reproduction strongly influences reproductive success in many organisms. For species with extended reproductive seasons, the quality of the environment may change throughout the season in ways that impact offspring survival, and, accordingly, aspects of reproductive strategies may shift to maximize fitness. Life-history theory predicts that if offspring environments deteriorate through the season, females should shift from producing more, smaller offspring early in the season to fewer, higher quality offspring later in the season. We leverage multiple iterations of anole breeding colonies, which control for temperature, moisture, and food availability, to identify seasonal changes in reproduction. These breeding colonies varied only by the capture date of the adult animals from the field. We show that seasonal cohorts exhibit variation in key reproductive traits such as inter-clutch interval, egg size and hatchling size consistent with seasonal shifts in reproductive effort. Overall, reproductive effort was highest early in the season due to a relatively high rate of egg production. Later season cohorts produced fewer, but larger offspring. We infer that these results indicate a strategy for differential allocation of resources through the season. Females maximize offspring quantity when environments are favorable, and maximize offspring quality when environments are poor for those offspring. Our study also highlights that subtle differences in methodology (such as capture date of study animals) may influence the interpretation of results. Researchers interested in reproduction must be conscious of how their organism’s reproductive patterns may shift through the season when designing experiments or comparing results across studies.","container-title":"Evolutionary Ecology","DOI":"10.1007/s10682-018-9936-5","ISSN":"1573-8477","issue":"2","journalAbbreviation":"Evol Ecol","language":"en","page":"231-245","source":"Springer Link","title":"Female investment in offspring size and number shifts seasonally in a lizard with single-egg clutches","volume":"32","author":[{"family":"Mitchell","given":"Timothy S."},{"family":"Hall","given":"Joshua M."},{"family":"Warner","given":"Daniel A."}],"issued":{"date-parts":[["2018",6,1]]}}},{"id":1965,"uris":["http://zotero.org/users/1379426/items/JVQQT8RY"],"uri":["http://zotero.org/users/1379426/items/JVQQT8RY"],"itemData":{"id":1965,"type":"article-journal","abstract":"Mothers may be able to manipulate the phenotypes of their progeny not only via direct pathways (e.g., allocation of nutrients and energy), but also indirectly, by inducing particular developmental pathways...","container-title":"Ecology","DOI":"10.2307/2265785","issue":"6","language":"English","page":"1808–1817","title":"Maternal Manipulation of Offspring Phenotypes via Nest-Site Selection in an Oviparous Lizard","volume":"77","author":[{"family":"Shine","given":"Richard"},{"family":"Harlow","given":"Peter S"}],"issued":{"date-parts":[["1996",9]]}}},{"id":3395,"uris":["http://zotero.org/users/1379426/items/GYEGFRFL"],"uri":["http://zotero.org/users/1379426/items/GYEGFRFL"],"itemData":{"id":3395,"type":"article-journal","abstract":"Selection on offspring size and timing of birth or hatching could have important consequences for maternal investment strategies. Here we show consistent viability selection on hatchling body length across 2 consecutive years in a lizard that lays several clutches per season. There was no effect of hatching date on survival to maturity. However, both early hatching and large hatchling size increased adult size, which has a positive effect on total reproductive output. Earlier hatching also led to an earlier onset of reproduction. Overall, increased survival probability for large hatchlings and a positive effect of clutch size on recruitment suggest consistent directional selection on both egg size and clutch size within and across years. Because offspring size and timing of hatching are strongly affected by environmental and maternal effects, there should be potential for strong transgenerational effects on reproductive output in this species. We brieﬂy discuss the implications of these results for the evolutionary ecology of maternal investment and population ﬂuctuations in short-lived lizards.","container-title":"Oecologia","DOI":"10.1007/s00442-009-1503-x","ISSN":"0029-8549, 1432-1939","issue":"3","journalAbbreviation":"Oecologia","language":"en","page":"663-671","source":"DOI.org (Crossref)","title":"Offspring size and timing of hatching determine survival and reproductive output in a lizard","volume":"162","author":[{"family":"Uller","given":"Tobias"},{"family":"Olsson","given":"Mats"}],"issued":{"date-parts":[["2010",3]]}}}],"schema":"https://github.com/citation-style-language/schema/raw/master/csl-citation.json"} </w:instrText>
      </w:r>
      <w:r w:rsidR="0098547C">
        <w:fldChar w:fldCharType="separate"/>
      </w:r>
      <w:r w:rsidR="0098547C">
        <w:rPr>
          <w:noProof/>
        </w:rPr>
        <w:t>(Mitchell et al., 2018; Shine &amp; Harlow, 1996; Uller &amp; Olsson, 2010)</w:t>
      </w:r>
      <w:r w:rsidR="0098547C">
        <w:fldChar w:fldCharType="end"/>
      </w:r>
      <w:r w:rsidR="00593AB3">
        <w:t xml:space="preserve"> </w:t>
      </w:r>
      <w:r w:rsidR="00624B66">
        <w:t xml:space="preserve">are </w:t>
      </w:r>
      <w:r w:rsidR="00423B2E">
        <w:t xml:space="preserve">expected to </w:t>
      </w:r>
      <w:r w:rsidR="00F4659D">
        <w:t xml:space="preserve">contribute </w:t>
      </w:r>
      <w:r w:rsidR="008C6442">
        <w:t>the most</w:t>
      </w:r>
      <w:r w:rsidR="00F4659D">
        <w:t xml:space="preserve"> to </w:t>
      </w:r>
      <w:r w:rsidR="00423B2E">
        <w:t xml:space="preserve">offspring </w:t>
      </w:r>
      <w:r w:rsidR="00F4659D">
        <w:t>body size</w:t>
      </w:r>
      <w:r w:rsidR="00423B2E">
        <w:t xml:space="preserve"> </w:t>
      </w:r>
      <w:r w:rsidR="00090C79">
        <w:t xml:space="preserve">early in development </w:t>
      </w:r>
      <w:r w:rsidR="0098547C">
        <w:fldChar w:fldCharType="begin"/>
      </w:r>
      <w:r w:rsidR="0098547C">
        <w:instrText xml:space="preserve"> ADDIN ZOTERO_ITEM CSL_CITATION {"citationID":"VaZsWklZ","properties":{"formattedCitation":"(Mousseau &amp; Fox, 1998)","plainCitation":"(Mousseau &amp; Fox, 1998)","noteIndex":0},"citationItems":[{"id":3994,"uris":["http://zotero.org/users/1379426/items/DEXQJPU2"],"uri":["http://zotero.org/users/1379426/items/DEXQJPU2"],"itemData":{"id":3994,"type":"article-journal","abstract":"Recently, the adaptive significance of maternal effects has been increasingly recognized. No longer are maternal effects relegated as simple `troublesome sources of environmental resemblance' that confound our ability to estimate accurately the genetic basis of traits of interest. Rather, it has become evident that many maternal effects have been shaped by the action of natural selection to act as a mechanism for adaptive phenotypic response to environmental heterogeneity. Consequently, maternal experience is translated into variation in offspring fitness.","container-title":"Trends in Ecology &amp; Evolution","DOI":"10.1016/S0169-5347(98)01472-4","ISSN":"0169-5347","issue":"10","journalAbbreviation":"Trends in Ecology &amp; Evolution","language":"en","page":"403-407","source":"ScienceDirect","title":"The adaptive significance of maternal effects","volume":"13","author":[{"family":"Mousseau","given":"Timothy A."},{"family":"Fox","given":"Charles W."}],"issued":{"date-parts":[["1998",10,1]]}}}],"schema":"https://github.com/citation-style-language/schema/raw/master/csl-citation.json"} </w:instrText>
      </w:r>
      <w:r w:rsidR="0098547C">
        <w:fldChar w:fldCharType="separate"/>
      </w:r>
      <w:r w:rsidR="0098547C">
        <w:rPr>
          <w:noProof/>
        </w:rPr>
        <w:t>(Mousseau &amp; Fox, 1998)</w:t>
      </w:r>
      <w:r w:rsidR="0098547C">
        <w:fldChar w:fldCharType="end"/>
      </w:r>
      <w:r w:rsidR="008C6442">
        <w:rPr>
          <w:lang w:val="en-AU"/>
        </w:rPr>
        <w:t>. However</w:t>
      </w:r>
      <w:r w:rsidR="002179BE">
        <w:rPr>
          <w:lang w:val="en-AU"/>
        </w:rPr>
        <w:t>,</w:t>
      </w:r>
      <w:r w:rsidR="008C6442">
        <w:rPr>
          <w:lang w:val="en-AU"/>
        </w:rPr>
        <w:t xml:space="preserve"> these effects </w:t>
      </w:r>
      <w:r w:rsidR="00624B66">
        <w:rPr>
          <w:lang w:val="en-AU"/>
        </w:rPr>
        <w:t xml:space="preserve">have shown </w:t>
      </w:r>
      <w:r w:rsidR="008C6442">
        <w:rPr>
          <w:lang w:val="en-AU"/>
        </w:rPr>
        <w:t>to</w:t>
      </w:r>
      <w:r w:rsidR="00423B2E">
        <w:rPr>
          <w:lang w:val="en-AU"/>
        </w:rPr>
        <w:t xml:space="preserve"> </w:t>
      </w:r>
      <w:r w:rsidR="008C6442">
        <w:rPr>
          <w:lang w:val="en-AU"/>
        </w:rPr>
        <w:t>decline</w:t>
      </w:r>
      <w:r w:rsidR="008C73F4">
        <w:t xml:space="preserve"> with age </w:t>
      </w:r>
      <w:r w:rsidR="00423B2E">
        <w:t xml:space="preserve">as maternal investment subside </w:t>
      </w:r>
      <w:r w:rsidR="008C73F4">
        <w:fldChar w:fldCharType="begin"/>
      </w:r>
      <w:r w:rsidR="00BC6055">
        <w:instrText xml:space="preserve"> ADDIN ZOTERO_ITEM CSL_CITATION {"citationID":"KBiSt4dK","properties":{"formattedCitation":"(Krist, 2010; Wilson, Kruuk, et al., 2005)","plainCitation":"(Krist, 2010; Wilson, Kruuk,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8C73F4">
        <w:fldChar w:fldCharType="separate"/>
      </w:r>
      <w:r w:rsidR="008C73F4">
        <w:rPr>
          <w:noProof/>
        </w:rPr>
        <w:t>(Krist, 2010; Wilson, Kruuk, et al., 2005)</w:t>
      </w:r>
      <w:r w:rsidR="008C73F4">
        <w:fldChar w:fldCharType="end"/>
      </w:r>
      <w:r w:rsidR="008C73F4">
        <w:t xml:space="preserve">. </w:t>
      </w:r>
      <w:r w:rsidR="00624B66">
        <w:t>Additionally, e</w:t>
      </w:r>
      <w:r w:rsidR="00DF0747">
        <w:t xml:space="preserve">nvironmental </w:t>
      </w:r>
      <w:r w:rsidR="00624B66">
        <w:t>factors</w:t>
      </w:r>
      <w:r w:rsidR="00DF0747">
        <w:t xml:space="preserve"> such as shared habitats or </w:t>
      </w:r>
      <w:r w:rsidR="00735EAD">
        <w:t>long-term</w:t>
      </w:r>
      <w:r w:rsidR="00DF0747">
        <w:t xml:space="preserve"> seasonal effects </w:t>
      </w:r>
      <w:r w:rsidR="002128F6">
        <w:t>can also account for a substantial proportion of variability in body size</w:t>
      </w:r>
      <w:r w:rsidR="00A2753A">
        <w:t xml:space="preserve"> </w:t>
      </w:r>
      <w:r w:rsidR="00A2753A">
        <w:fldChar w:fldCharType="begin"/>
      </w:r>
      <w:r w:rsidR="00A2753A">
        <w:instrText xml:space="preserve"> ADDIN ZOTERO_ITEM CSL_CITATION {"citationID":"jqB2sRmN","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instrText>
      </w:r>
      <w:r w:rsidR="00A2753A">
        <w:fldChar w:fldCharType="separate"/>
      </w:r>
      <w:r w:rsidR="00A2753A">
        <w:rPr>
          <w:noProof/>
        </w:rPr>
        <w:t>(Kruuk, 2004)</w:t>
      </w:r>
      <w:r w:rsidR="00A2753A">
        <w:fldChar w:fldCharType="end"/>
      </w:r>
      <w:r w:rsidR="002128F6">
        <w:t>. For example</w:t>
      </w:r>
      <w:r w:rsidR="00735EAD">
        <w:t xml:space="preserve">, </w:t>
      </w:r>
      <w:r w:rsidR="00350C4D">
        <w:t xml:space="preserve">permanent environmental effects that varied across years explained 26% – 35% of body size variation in bighorn sheep </w:t>
      </w:r>
      <w:r w:rsidR="00350C4D">
        <w:fldChar w:fldCharType="begin"/>
      </w:r>
      <w:r w:rsidR="00350C4D">
        <w:instrText xml:space="preserve"> ADDIN ZOTERO_ITEM CSL_CITATION {"citationID":"SVyja4dm","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350C4D">
        <w:fldChar w:fldCharType="separate"/>
      </w:r>
      <w:r w:rsidR="00350C4D" w:rsidRPr="00350C4D">
        <w:rPr>
          <w:rFonts w:cs="Times New Roman"/>
        </w:rPr>
        <w:t>(Réale et al., 1999)</w:t>
      </w:r>
      <w:r w:rsidR="00350C4D">
        <w:fldChar w:fldCharType="end"/>
      </w:r>
      <w:r w:rsidR="00350C4D">
        <w:t>.</w:t>
      </w:r>
      <w:r w:rsidR="00DB7E5B">
        <w:t xml:space="preserve"> Similarly, 56% of variation in body mass was</w:t>
      </w:r>
      <w:r w:rsidR="00624B66">
        <w:t xml:space="preserve"> attributed to </w:t>
      </w:r>
      <w:r w:rsidR="00DB7E5B">
        <w:t xml:space="preserve">nest boxes shared among siblings </w:t>
      </w:r>
      <w:r w:rsidR="00624B66">
        <w:t>in</w:t>
      </w:r>
      <w:r w:rsidR="00DB7E5B">
        <w:t xml:space="preserve"> blue tit chicks</w:t>
      </w:r>
      <w:r w:rsidR="00624B66">
        <w:t xml:space="preserve"> </w:t>
      </w:r>
      <w:r w:rsidR="00624B66">
        <w:fldChar w:fldCharType="begin"/>
      </w:r>
      <w:r w:rsidR="00203D94">
        <w:instrText xml:space="preserve"> ADDIN ZOTERO_ITEM CSL_CITATION {"citationID":"K3wIv6XN","properties":{"formattedCitation":"(Charmantier et al., 2004)","plainCitation":"(Charmantier et al., 2004)","noteIndex":0},"citationItems":[{"id":3999,"uris":["http://zotero.org/users/1379426/items/4ZCSJXDN"],"uri":["http://zotero.org/users/1379426/items/4ZCSJXDN"],"itemData":{"id":3999,"type":"article-journal","abstract":"Quantifying the genetic variation and selection acting on phenotypes is a prerequisite for understanding microevolutionary processes. Surprisingly, long-term comparisons across conspecific populations exposed to different environments are still lacking, hampering evolutionary studies of population differentiation in natural conditions. Here, we present analyses of additive genetic variation and selection using two body-size traits in three blue tit (Parus caeruleus) populations from distinct habitats. Chick tarsus length and body mass at fledging showed substantial levels of genetic variation in the three populations. Estimated heritabilities of body mass increased with habitat quality. The poorer habitats showed weak positive selection on tarsus length, and strong positive selection on body mass, but there was no significant selection on either trait in the good habitat. However, there was no evidence of any microevolutionary response to selection in any population during the study periods. Potential explanations for this absence of a response to selection are discussed, including the effects of spatial heterogeneity associated with gene flow between habitats.","container-title":"Journal of Evolutionary Biology","DOI":"10.1111/j.1420-9101.2004.00734.x","ISSN":"1420-9101","issue":"4","language":"en","note":"_eprint: https://onlinelibrary.wiley.com/doi/pdf/10.1111/j.1420-9101.2004.00734.x","page":"732-743","source":"Wiley Online Library","title":"Testing for microevolution in body size in three blue tit populations","volume":"17","author":[{"family":"Charmantier","given":"A."},{"family":"Kruuk","given":"L. E. B."},{"family":"Blondel","given":"J."},{"family":"Lambrechts","given":"M. M."}],"issued":{"date-parts":[["2004"]]}}}],"schema":"https://github.com/citation-style-language/schema/raw/master/csl-citation.json"} </w:instrText>
      </w:r>
      <w:r w:rsidR="00624B66">
        <w:fldChar w:fldCharType="separate"/>
      </w:r>
      <w:r w:rsidR="00203D94">
        <w:rPr>
          <w:noProof/>
        </w:rPr>
        <w:t>(Charmantier et al., 2004)</w:t>
      </w:r>
      <w:r w:rsidR="00624B66">
        <w:fldChar w:fldCharType="end"/>
      </w:r>
      <w:r w:rsidR="00624B66">
        <w:t>.</w:t>
      </w:r>
      <w:r w:rsidR="00350C4D">
        <w:t xml:space="preserve"> </w:t>
      </w:r>
      <w:r w:rsidR="00350C4D">
        <w:rPr>
          <w:lang w:val="en-AU"/>
        </w:rPr>
        <w:t xml:space="preserve">As such, the </w:t>
      </w:r>
      <w:r w:rsidR="00624B66">
        <w:rPr>
          <w:lang w:val="en-AU"/>
        </w:rPr>
        <w:t>various sources that influence</w:t>
      </w:r>
      <w:r w:rsidR="00350C4D">
        <w:rPr>
          <w:lang w:val="en-AU"/>
        </w:rPr>
        <w:t xml:space="preserve"> body size variation (genetic, environmental, mater</w:t>
      </w:r>
      <w:r w:rsidR="00350C4D">
        <w:rPr>
          <w:lang w:val="en-AU"/>
        </w:rPr>
        <w:t xml:space="preserve">nal) </w:t>
      </w:r>
      <w:r w:rsidR="002179BE">
        <w:t>are predicted to vary</w:t>
      </w:r>
      <w:r w:rsidR="00350C4D">
        <w:t xml:space="preserve"> across ontogeny and temporal approach is therefore needed in order to evaluate when evolutionary potential of body size is greatest. </w:t>
      </w:r>
    </w:p>
    <w:p w14:paraId="476C607A" w14:textId="77777777" w:rsidR="00350C4D" w:rsidRDefault="00350C4D" w:rsidP="00350C4D">
      <w:pPr>
        <w:ind w:firstLine="720"/>
      </w:pPr>
    </w:p>
    <w:p w14:paraId="6EB3FE54" w14:textId="0D95CD84" w:rsidR="00496477" w:rsidRDefault="003030DA" w:rsidP="00496477">
      <w:pPr>
        <w:ind w:firstLine="720"/>
      </w:pPr>
      <w:r>
        <w:t>Here we investigated the impact of developmental temperature on growth and mass in an oviparous skink (</w:t>
      </w:r>
      <w:proofErr w:type="spellStart"/>
      <w:r w:rsidRPr="00BC72BE">
        <w:rPr>
          <w:i/>
          <w:iCs/>
        </w:rPr>
        <w:t>Lampropholis</w:t>
      </w:r>
      <w:proofErr w:type="spellEnd"/>
      <w:r w:rsidRPr="00BC72BE">
        <w:rPr>
          <w:i/>
          <w:iCs/>
        </w:rPr>
        <w:t xml:space="preserve"> </w:t>
      </w:r>
      <w:proofErr w:type="spellStart"/>
      <w:r w:rsidRPr="00BC72BE">
        <w:rPr>
          <w:i/>
          <w:iCs/>
        </w:rPr>
        <w:t>delicata</w:t>
      </w:r>
      <w:proofErr w:type="spellEnd"/>
      <w:r>
        <w:t>)</w:t>
      </w:r>
      <w:r w:rsidR="00A0102E">
        <w:t xml:space="preserve"> – two traits that are critically important to fitness</w:t>
      </w:r>
      <w:r w:rsidR="006856EA">
        <w:t>. We also</w:t>
      </w:r>
      <w:r>
        <w:t xml:space="preserve"> </w:t>
      </w:r>
      <w:r w:rsidR="006D0B22">
        <w:t xml:space="preserve">test </w:t>
      </w:r>
      <w:r>
        <w:t xml:space="preserve">how developmental environments affect evolutionary potential in these traits. </w:t>
      </w:r>
      <w:r w:rsidR="006856EA">
        <w:t>G</w:t>
      </w:r>
      <w:r w:rsidR="00615C53">
        <w:t>rowth trajectories (</w:t>
      </w:r>
      <w:proofErr w:type="spellStart"/>
      <w:r w:rsidR="00615C53">
        <w:t>n</w:t>
      </w:r>
      <w:r w:rsidR="00615C53" w:rsidRPr="00615C53">
        <w:rPr>
          <w:vertAlign w:val="subscript"/>
        </w:rPr>
        <w:t>observations</w:t>
      </w:r>
      <w:proofErr w:type="spellEnd"/>
      <w:r w:rsidR="00615C53">
        <w:t xml:space="preserve"> = 3</w:t>
      </w:r>
      <w:r w:rsidR="00475A8F">
        <w:t>,</w:t>
      </w:r>
      <w:r w:rsidR="00615C53">
        <w:t>002) for lizards that hatched from two incubation treatments (</w:t>
      </w:r>
      <w:proofErr w:type="spellStart"/>
      <w:r w:rsidR="00615C53">
        <w:t>n</w:t>
      </w:r>
      <w:r w:rsidR="00615C53" w:rsidRPr="00615C53">
        <w:rPr>
          <w:vertAlign w:val="subscript"/>
        </w:rPr>
        <w:t>hot</w:t>
      </w:r>
      <w:proofErr w:type="spellEnd"/>
      <w:r w:rsidR="00615C53" w:rsidRPr="00615C53">
        <w:rPr>
          <w:vertAlign w:val="subscript"/>
        </w:rPr>
        <w:t xml:space="preserve"> </w:t>
      </w:r>
      <w:r w:rsidR="00615C53">
        <w:t xml:space="preserve">= 126, </w:t>
      </w:r>
      <w:proofErr w:type="spellStart"/>
      <w:r w:rsidR="00615C53">
        <w:t>n</w:t>
      </w:r>
      <w:r w:rsidR="00615C53" w:rsidRPr="00615C53">
        <w:rPr>
          <w:vertAlign w:val="subscript"/>
        </w:rPr>
        <w:t>cold</w:t>
      </w:r>
      <w:proofErr w:type="spellEnd"/>
      <w:r w:rsidR="00615C53">
        <w:t xml:space="preserve"> = 136</w:t>
      </w:r>
      <w:r w:rsidR="003A405C">
        <w:t>)</w:t>
      </w:r>
      <w:r w:rsidR="00615C53">
        <w:t xml:space="preserve">, </w:t>
      </w:r>
      <w:r w:rsidR="006856EA">
        <w:t xml:space="preserve">were measured over the first </w:t>
      </w:r>
      <w:r w:rsidR="004B5399">
        <w:t>16 months of life</w:t>
      </w:r>
      <w:r w:rsidR="006856EA">
        <w:t xml:space="preserve">. </w:t>
      </w:r>
      <w:r>
        <w:t xml:space="preserve">Using 8,433 </w:t>
      </w:r>
      <w:r w:rsidR="007926CA">
        <w:t>single nucleotide polymorphic (</w:t>
      </w:r>
      <w:r>
        <w:t>SNP</w:t>
      </w:r>
      <w:r w:rsidR="007926CA">
        <w:t>)</w:t>
      </w:r>
      <w:r>
        <w:t xml:space="preserve"> markers, we derived a genomic relatedness matrix to estimate quantitative genetic parameters</w:t>
      </w:r>
      <w:r w:rsidR="007926CA">
        <w:t xml:space="preserve">. Using these </w:t>
      </w:r>
      <w:r w:rsidR="002179BE">
        <w:t>data,</w:t>
      </w:r>
      <w:r w:rsidR="007926CA">
        <w:t xml:space="preserve"> we</w:t>
      </w:r>
      <w:r>
        <w:t xml:space="preserve"> address </w:t>
      </w:r>
      <w:r w:rsidR="007926CA">
        <w:t xml:space="preserve">two </w:t>
      </w:r>
      <w:r>
        <w:t xml:space="preserve">key questions: 1) How does developmental temperature affect the </w:t>
      </w:r>
      <w:r w:rsidR="00184F53">
        <w:t xml:space="preserve">rate and </w:t>
      </w:r>
      <w:r>
        <w:t>shape of growth trajectories (initial mass, growth rate and curvature of growth trajectory)?</w:t>
      </w:r>
      <w:r w:rsidR="006D0B22">
        <w:t xml:space="preserve"> and 2</w:t>
      </w:r>
      <w:r>
        <w:t xml:space="preserve">) How does developmental temperature affect genetic and non-genetic variance across age? </w:t>
      </w:r>
      <w:r w:rsidR="007C3868">
        <w:t>According to the</w:t>
      </w:r>
      <w:r>
        <w:t xml:space="preserve"> </w:t>
      </w:r>
      <w:r w:rsidR="007C3868">
        <w:t>‘</w:t>
      </w:r>
      <w:r>
        <w:t>temperature-size rule</w:t>
      </w:r>
      <w:r w:rsidR="007C3868">
        <w:t>’</w:t>
      </w:r>
      <w:r>
        <w:t>, we expect lizards</w:t>
      </w:r>
      <w:r w:rsidR="007C3868">
        <w:t xml:space="preserve"> experiencing </w:t>
      </w:r>
      <w:r>
        <w:t>cold developmental temperatures to have larger initial masses</w:t>
      </w:r>
      <w:r w:rsidR="006D0B22">
        <w:t xml:space="preserve"> and </w:t>
      </w:r>
      <w:r>
        <w:t xml:space="preserve">slower growth rates </w:t>
      </w:r>
      <w:r w:rsidR="006D0B22">
        <w:t xml:space="preserve">– </w:t>
      </w:r>
      <w:r w:rsidR="007C3868">
        <w:t xml:space="preserve">possibly </w:t>
      </w:r>
      <w:r w:rsidR="003D3E00">
        <w:t xml:space="preserve">resulting in lizards </w:t>
      </w:r>
      <w:r w:rsidR="006D0B22">
        <w:t xml:space="preserve">reaching </w:t>
      </w:r>
      <w:r w:rsidR="007C3868">
        <w:t>sexual maturity</w:t>
      </w:r>
      <w:r>
        <w:t xml:space="preserve"> at a later age compared to lizards </w:t>
      </w:r>
      <w:r w:rsidR="007C3868">
        <w:t>experiencing</w:t>
      </w:r>
      <w:r>
        <w:t xml:space="preserve"> hot developmental temperatures </w:t>
      </w:r>
      <w:r>
        <w:fldChar w:fldCharType="begin"/>
      </w:r>
      <w:r>
        <w:instrText xml:space="preserve"> ADDIN ZOTERO_ITEM CSL_CITATION {"citationID":"xQDByipm","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instrText>
      </w:r>
      <w:r>
        <w:fldChar w:fldCharType="separate"/>
      </w:r>
      <w:r>
        <w:rPr>
          <w:noProof/>
        </w:rPr>
        <w:t>(Angilletta Jr et al., 2017)</w:t>
      </w:r>
      <w:r>
        <w:fldChar w:fldCharType="end"/>
      </w:r>
      <w:r>
        <w:t xml:space="preserve">. </w:t>
      </w:r>
      <w:r w:rsidR="007C3868">
        <w:t xml:space="preserve">In addition, </w:t>
      </w:r>
      <w:r w:rsidR="008B6DB3">
        <w:t xml:space="preserve">we predicted </w:t>
      </w:r>
      <w:r w:rsidR="00184F53">
        <w:t>greater amount of</w:t>
      </w:r>
      <w:r w:rsidR="008B6DB3">
        <w:t xml:space="preserve"> genetic variance under </w:t>
      </w:r>
      <w:r w:rsidR="008A2D4A">
        <w:t>higher</w:t>
      </w:r>
      <w:r w:rsidR="008B6DB3">
        <w:t xml:space="preserve"> developmental temperatures</w:t>
      </w:r>
      <w:r w:rsidR="00F6122D">
        <w:t>, after controlling for non-genetic sources of variance. We expected maternal effects and permanent environment effects to manifest early in development and dissipate over time.</w:t>
      </w:r>
    </w:p>
    <w:p w14:paraId="0A30CD83" w14:textId="77777777" w:rsidR="00496477" w:rsidRPr="00AA1C83" w:rsidRDefault="00496477" w:rsidP="00496477">
      <w:pPr>
        <w:pStyle w:val="Heading1"/>
      </w:pPr>
      <w:r>
        <w:t>Materials and Methods</w:t>
      </w:r>
    </w:p>
    <w:p w14:paraId="0D48CAC6" w14:textId="10BE18A8" w:rsidR="00496477" w:rsidRDefault="005B39E9" w:rsidP="00496477">
      <w:pPr>
        <w:pStyle w:val="Heading2"/>
      </w:pPr>
      <w:r>
        <w:t>Lizard collection and husbandry</w:t>
      </w:r>
    </w:p>
    <w:p w14:paraId="3C97B98A" w14:textId="47ECAD15" w:rsidR="00496477" w:rsidRDefault="00496477" w:rsidP="00496477">
      <w:pPr>
        <w:ind w:firstLine="720"/>
      </w:pPr>
      <w:r>
        <w:t xml:space="preserve">From 2015 – 2017, we established a breeding colony of adult </w:t>
      </w:r>
      <w:r>
        <w:rPr>
          <w:i/>
        </w:rPr>
        <w:t xml:space="preserve">L. </w:t>
      </w:r>
      <w:proofErr w:type="spellStart"/>
      <w:r>
        <w:rPr>
          <w:i/>
        </w:rPr>
        <w:t>delicata</w:t>
      </w:r>
      <w:proofErr w:type="spellEnd"/>
      <w:r>
        <w:t xml:space="preserve"> (</w:t>
      </w:r>
      <w:proofErr w:type="spellStart"/>
      <w:r>
        <w:t>n</w:t>
      </w:r>
      <w:r w:rsidRPr="00237431">
        <w:rPr>
          <w:vertAlign w:val="subscript"/>
        </w:rPr>
        <w:t>females</w:t>
      </w:r>
      <w:proofErr w:type="spellEnd"/>
      <w:r>
        <w:t xml:space="preserve"> = 144,  </w:t>
      </w:r>
      <w:proofErr w:type="spellStart"/>
      <w:r>
        <w:t>n</w:t>
      </w:r>
      <w:r w:rsidRPr="00237431">
        <w:rPr>
          <w:vertAlign w:val="subscript"/>
        </w:rPr>
        <w:t>males</w:t>
      </w:r>
      <w:proofErr w:type="spellEnd"/>
      <w:r>
        <w:t xml:space="preserve"> = 50) using wild individuals collected across five sites throughout the Sydney region between August and September 2015. </w:t>
      </w:r>
      <w:r w:rsidR="005B39E9">
        <w:t>Using</w:t>
      </w:r>
      <w:r>
        <w:t xml:space="preserve"> a half-sib breeding design</w:t>
      </w:r>
      <w:r w:rsidR="00CE1983">
        <w:t>,</w:t>
      </w:r>
      <w:r>
        <w:t xml:space="preserve"> </w:t>
      </w:r>
      <w:r w:rsidR="005B39E9">
        <w:t xml:space="preserve">we paired </w:t>
      </w:r>
      <w:r>
        <w:t>three females with a single male in opaque plastic enclosure</w:t>
      </w:r>
      <w:r w:rsidR="005B39E9">
        <w:t>s</w:t>
      </w:r>
      <w:r>
        <w:t xml:space="preserve"> measuring 35cm </w:t>
      </w:r>
      <m:oMath>
        <m:r>
          <w:rPr>
            <w:rFonts w:ascii="Cambria Math" w:hAnsi="Cambria Math"/>
          </w:rPr>
          <m:t>×</m:t>
        </m:r>
      </m:oMath>
      <w:r>
        <w:t xml:space="preserve"> 25cm </w:t>
      </w:r>
      <m:oMath>
        <m:r>
          <w:rPr>
            <w:rFonts w:ascii="Cambria Math" w:hAnsi="Cambria Math"/>
          </w:rPr>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Enclosures were kept under UV lights (12L:12D) in a temperature control</w:t>
      </w:r>
      <w:r w:rsidR="005B39E9">
        <w:t>led</w:t>
      </w:r>
      <w:r>
        <w:t xml:space="preserve"> room set </w:t>
      </w:r>
      <w:r w:rsidR="005B39E9">
        <w:t xml:space="preserve">to </w:t>
      </w:r>
      <w:r>
        <w:t>24ºC</w:t>
      </w:r>
      <w:r w:rsidR="005B39E9">
        <w:t>.</w:t>
      </w:r>
      <w:r>
        <w:t xml:space="preserve"> </w:t>
      </w:r>
      <w:r w:rsidR="005B39E9">
        <w:t>Lizards</w:t>
      </w:r>
      <w:r>
        <w:t xml:space="preserve"> were given access to a heat lamp that elevated temperatures to between 28-32</w:t>
      </w:r>
      <w:r w:rsidRPr="004B38FB">
        <w:t xml:space="preserve"> </w:t>
      </w:r>
      <w:r>
        <w:t>ºC. Each enclosure was lined with newspaper and lizards had constant access to water</w:t>
      </w:r>
      <w:r w:rsidR="00105900">
        <w:t>.</w:t>
      </w:r>
      <w:r>
        <w:t xml:space="preserve"> </w:t>
      </w:r>
      <w:r w:rsidR="00105900">
        <w:t>T</w:t>
      </w:r>
      <w:r>
        <w:t xml:space="preserve">ree bark </w:t>
      </w:r>
      <w:r w:rsidR="009421A2">
        <w:t xml:space="preserve">was used </w:t>
      </w:r>
      <w:r>
        <w:t xml:space="preserve">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w:t>
      </w:r>
      <w:r w:rsidR="00105900">
        <w:t xml:space="preserve">the </w:t>
      </w:r>
      <w:r>
        <w:t xml:space="preserve">egg laying season (October of each year), we replaced </w:t>
      </w:r>
      <w:r w:rsidR="009421A2">
        <w:t>newspaper</w:t>
      </w:r>
      <w:r>
        <w:t xml:space="preserve">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 xml:space="preserve">4.3 cm) containing moistened vermiculite in each enclosure for females to oviposit their eggs. During this time, enclosures were sprayed with water every second day to maintain a relatively humid environment. From October to November, egg boxes were checked every day. </w:t>
      </w:r>
      <w:r w:rsidR="005B39E9">
        <w:t>T</w:t>
      </w:r>
      <w:r>
        <w:t xml:space="preserve">ail tissue samples </w:t>
      </w:r>
      <w:r w:rsidR="005B39E9">
        <w:t xml:space="preserve">(~1 mm) were taken </w:t>
      </w:r>
      <w:r>
        <w:t xml:space="preserve">from adults that were from </w:t>
      </w:r>
      <w:r>
        <w:lastRenderedPageBreak/>
        <w:t xml:space="preserve">enclosures </w:t>
      </w:r>
      <w:r w:rsidR="005B39E9">
        <w:t>producing</w:t>
      </w:r>
      <w:r>
        <w:t xml:space="preserve">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632C0E">
      <w:pPr>
        <w:pStyle w:val="Thesisnormal"/>
      </w:pPr>
    </w:p>
    <w:p w14:paraId="0C7BC104" w14:textId="5596681F" w:rsidR="00496477" w:rsidRDefault="00496477" w:rsidP="00496477">
      <w:pPr>
        <w:pStyle w:val="Heading2"/>
      </w:pPr>
      <w:r>
        <w:t xml:space="preserve">Developmental Temperature </w:t>
      </w:r>
      <w:r w:rsidR="005B39E9">
        <w:t>Manipulations</w:t>
      </w:r>
    </w:p>
    <w:p w14:paraId="02A85D58" w14:textId="08563B20" w:rsidR="00496477" w:rsidRDefault="00496477" w:rsidP="00496477">
      <w:pPr>
        <w:ind w:firstLine="720"/>
      </w:pPr>
      <w:r>
        <w:t xml:space="preserve">Eggs were collected </w:t>
      </w:r>
      <w:r w:rsidR="00CE1983">
        <w:t xml:space="preserve">between October to March, </w:t>
      </w:r>
      <w:r>
        <w:t xml:space="preserve">over two </w:t>
      </w:r>
      <w:r w:rsidR="00CE1983">
        <w:t xml:space="preserve">reproductive seasons </w:t>
      </w:r>
      <w:r>
        <w:t>from 2016</w:t>
      </w:r>
      <w:r w:rsidR="00CE1983">
        <w:t xml:space="preserve"> and </w:t>
      </w:r>
      <w:r>
        <w:t>2017</w:t>
      </w:r>
      <w:r w:rsidR="00CE1983">
        <w:t xml:space="preserve">. </w:t>
      </w:r>
      <w: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 xml:space="preserve">Each cup was then covered using cling wrap and secured </w:t>
      </w:r>
      <w:r w:rsidR="005B39E9">
        <w:t xml:space="preserve">using </w:t>
      </w:r>
      <w:r>
        <w:t>an elastic band.</w:t>
      </w:r>
      <w:r w:rsidRPr="0085551F">
        <w:t xml:space="preserve"> </w:t>
      </w:r>
      <w:r w:rsidR="00CE1983">
        <w:t>We used a split-clutch design where e</w:t>
      </w:r>
      <w:r w:rsidR="00105900">
        <w:t>ggs from</w:t>
      </w:r>
      <w:r w:rsidR="00CE1983">
        <w:t xml:space="preserve"> single</w:t>
      </w:r>
      <w:r w:rsidR="00105900">
        <w:t xml:space="preserve"> </w:t>
      </w:r>
      <w:r>
        <w:t xml:space="preserve">clutch </w:t>
      </w:r>
      <w:r w:rsidR="00105900">
        <w:t xml:space="preserve">were </w:t>
      </w:r>
      <w:r>
        <w:t>pseudo-randomly assigned to one of two developmental temperature treatments</w:t>
      </w:r>
      <w:r w:rsidR="00CE1983">
        <w:t xml:space="preserve">. </w:t>
      </w:r>
      <w:r>
        <w:t xml:space="preserve">We used two incubators to precisely control the temperature of eggs </w:t>
      </w:r>
      <w:r w:rsidRPr="00B0332F">
        <w:rPr>
          <w:rFonts w:cs="Times New Roman"/>
        </w:rPr>
        <w:t>(</w:t>
      </w:r>
      <w:proofErr w:type="spellStart"/>
      <w:r w:rsidRPr="00B0332F">
        <w:rPr>
          <w:rFonts w:cs="Times New Roman"/>
        </w:rPr>
        <w:t>LabWit</w:t>
      </w:r>
      <w:proofErr w:type="spellEnd"/>
      <w:r w:rsidRPr="00B0332F">
        <w:rPr>
          <w:rFonts w:cs="Times New Roman"/>
        </w:rPr>
        <w:t>, ZXSD-R1090)</w:t>
      </w:r>
      <w:r>
        <w:rPr>
          <w:rFonts w:cs="Times New Roman"/>
        </w:rPr>
        <w:t>.</w:t>
      </w:r>
      <w:r w:rsidRPr="00B0332F">
        <w:rPr>
          <w:rFonts w:cs="Times New Roman"/>
        </w:rPr>
        <w:t xml:space="preserve"> </w:t>
      </w:r>
      <w:r>
        <w:t xml:space="preserve">The ‘hot’ treatment was exposed to a mean temperature of 29ºC whereas the ‘cold’ treatment was exposed to a mean temperature of 23ºC. </w:t>
      </w:r>
      <w:r w:rsidR="002544FA">
        <w:t>B</w:t>
      </w:r>
      <w:r>
        <w:t>oth incubators fluctuated +/- 3º</w:t>
      </w:r>
      <w:proofErr w:type="spellStart"/>
      <w:r>
        <w:t>C over</w:t>
      </w:r>
      <w:proofErr w:type="spellEnd"/>
      <w:r>
        <w:t xml:space="preserve"> </w:t>
      </w:r>
      <w:r w:rsidR="005B39E9">
        <w:t xml:space="preserve">a </w:t>
      </w:r>
      <w:r>
        <w:t>24 hour</w:t>
      </w:r>
      <w:r w:rsidR="005B39E9">
        <w:t xml:space="preserve"> period</w:t>
      </w:r>
      <w:r w:rsidR="002544FA">
        <w:t xml:space="preserve"> around these mean temperatures to simulate natural nest site </w:t>
      </w:r>
      <w:r w:rsidR="00E70458">
        <w:t xml:space="preserve">temperature </w:t>
      </w:r>
      <w:r w:rsidR="002544FA">
        <w:t>variability</w:t>
      </w:r>
      <w:r>
        <w:t xml:space="preserve">. These treatments represent the temperature extremes of natural nest sites </w:t>
      </w:r>
      <w:r w:rsidR="007E12BE">
        <w:t xml:space="preserve">for </w:t>
      </w:r>
      <w:r>
        <w:rPr>
          <w:i/>
          <w:iCs/>
        </w:rPr>
        <w:t xml:space="preserve">L. </w:t>
      </w:r>
      <w:proofErr w:type="spellStart"/>
      <w:r>
        <w:rPr>
          <w:i/>
          <w:iCs/>
        </w:rPr>
        <w:t>delicata</w:t>
      </w:r>
      <w:proofErr w:type="spellEnd"/>
      <w:r>
        <w:t xml:space="preserve"> </w:t>
      </w:r>
      <w:r>
        <w:fldChar w:fldCharType="begin"/>
      </w:r>
      <w: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fldChar w:fldCharType="separate"/>
      </w:r>
      <w:r>
        <w:rPr>
          <w:noProof/>
        </w:rPr>
        <w:t>(Cheetham et al., 2011)</w:t>
      </w:r>
      <w:r>
        <w:fldChar w:fldCharType="end"/>
      </w:r>
      <w:r>
        <w:t xml:space="preserve">. </w:t>
      </w:r>
      <w:r w:rsidRPr="00632F8F">
        <w:t>Egg cups were</w:t>
      </w:r>
      <w:r>
        <w:t xml:space="preserve"> rotated within each incubator weekly to avoid uneven heat circulation within incubators. Incubators</w:t>
      </w:r>
      <w:r w:rsidRPr="00443918">
        <w:t xml:space="preserve"> were also checked daily for hatchlings. </w:t>
      </w:r>
    </w:p>
    <w:p w14:paraId="1011B6DD" w14:textId="77777777" w:rsidR="00496477" w:rsidRPr="00B178E1" w:rsidRDefault="00496477" w:rsidP="00496477"/>
    <w:p w14:paraId="12A0F11D" w14:textId="77777777" w:rsidR="00496477" w:rsidRDefault="00496477" w:rsidP="00496477">
      <w:pPr>
        <w:pStyle w:val="Heading2"/>
      </w:pPr>
      <w:r>
        <w:t>Quantifying Growth Rate</w:t>
      </w:r>
    </w:p>
    <w:p w14:paraId="3D16AE4F" w14:textId="51A02974" w:rsidR="00496477" w:rsidRDefault="00496477" w:rsidP="00272B5F">
      <w:pPr>
        <w:ind w:firstLine="720"/>
      </w:pPr>
      <w:r>
        <w:t>Newly emerged hatchlings were weighed to the nearest 0.01g and a small tail tip clipping (~2mm) was taken for genetic analyses. Ventral photographs were taken for digital measurement (Nikon Coolpix A900). For the first two months,</w:t>
      </w:r>
      <w:r w:rsidR="00CE1983">
        <w:t xml:space="preserve"> </w:t>
      </w:r>
      <w:r>
        <w:t>photographs of hatchlings were taken approximately every 14 days.</w:t>
      </w:r>
      <w:r w:rsidR="00CE1983">
        <w:t xml:space="preserve"> </w:t>
      </w:r>
      <w:r>
        <w:t xml:space="preserve">After which, hatchlings were photographed at approximately a 35-day interval. From six months onwards, we manually measured hatchling SVL using a clear </w:t>
      </w:r>
      <w:r w:rsidRPr="000712A7">
        <w:t>ruler</w:t>
      </w:r>
      <w:r w:rsidR="00CE1983">
        <w:t xml:space="preserve"> to the nearest ~0.5mm</w:t>
      </w:r>
      <w:r w:rsidRPr="000712A7">
        <w:t xml:space="preserve">. </w:t>
      </w:r>
      <w:r w:rsidR="00CE1983">
        <w:t>We also recorded the mass of the individual each time photographs or SVL measurements were taken.</w:t>
      </w:r>
      <w:r w:rsidR="002A7E5F">
        <w:t xml:space="preserve"> </w:t>
      </w:r>
      <w:r w:rsidRPr="000712A7">
        <w:t xml:space="preserve">Growth measurements continued until we had approximately 16 measures per individual (mean = 11.5 , </w:t>
      </w:r>
      <w:r w:rsidR="00F86910">
        <w:t>SD = 4.71</w:t>
      </w:r>
      <w:r w:rsidRPr="000712A7">
        <w:t>).</w:t>
      </w:r>
      <w:r w:rsidR="00F86910">
        <w:t xml:space="preserve"> By the end of the study, t</w:t>
      </w:r>
      <w:r w:rsidR="00F86910">
        <w:t>he mean age for hot incubated lizards was 335.82 (range: 0 – 711) and for cold incubated lizards it was 384.8 (range: 0 – 707)</w:t>
      </w:r>
      <w:r w:rsidR="00F86910">
        <w:t xml:space="preserve"> which is approximately 25 – 50% of their total lifespan </w:t>
      </w:r>
      <w:r w:rsidR="00F86910">
        <w:fldChar w:fldCharType="begin"/>
      </w:r>
      <w:r w:rsidR="00F86910">
        <w:instrText xml:space="preserve"> ADDIN ZOTERO_ITEM CSL_CITATION {"citationID":"N7Skt1pG","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instrText>
      </w:r>
      <w:r w:rsidR="00F86910">
        <w:fldChar w:fldCharType="separate"/>
      </w:r>
      <w:r w:rsidR="00F86910">
        <w:rPr>
          <w:noProof/>
        </w:rPr>
        <w:t>(Chapple et al., 2014)</w:t>
      </w:r>
      <w:r w:rsidR="00F86910">
        <w:fldChar w:fldCharType="end"/>
      </w:r>
      <w:r w:rsidR="00F86910">
        <w:t>.</w:t>
      </w:r>
      <w:commentRangeStart w:id="1"/>
      <w:commentRangeEnd w:id="1"/>
      <w:r w:rsidR="00F86910">
        <w:rPr>
          <w:rStyle w:val="CommentReference"/>
        </w:rPr>
        <w:commentReference w:id="1"/>
      </w:r>
      <w:commentRangeStart w:id="2"/>
      <w:commentRangeEnd w:id="2"/>
      <w:r w:rsidR="00F86910">
        <w:rPr>
          <w:rStyle w:val="CommentReference"/>
        </w:rPr>
        <w:commentReference w:id="2"/>
      </w:r>
      <w:commentRangeStart w:id="3"/>
      <w:commentRangeEnd w:id="3"/>
      <w:r w:rsidR="00F86910">
        <w:rPr>
          <w:rStyle w:val="CommentReference"/>
        </w:rPr>
        <w:commentReference w:id="3"/>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 xml:space="preserve">using ImageJ software </w:t>
      </w:r>
      <w:r>
        <w:fldChar w:fldCharType="begin"/>
      </w:r>
      <w:r>
        <w: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instrText>
      </w:r>
      <w:r>
        <w:fldChar w:fldCharType="separate"/>
      </w:r>
      <w:r>
        <w:rPr>
          <w:noProof/>
        </w:rPr>
        <w:t>(Rueden et al., 2017)</w:t>
      </w:r>
      <w:r>
        <w:fldChar w:fldCharType="end"/>
      </w:r>
      <w:r>
        <w:t xml:space="preserve">. </w:t>
      </w:r>
      <w:r>
        <w:rPr>
          <w:rFonts w:eastAsia="Times New Roman" w:cs="Times New Roman"/>
          <w:sz w:val="23"/>
          <w:szCs w:val="23"/>
          <w:shd w:val="clear" w:color="auto" w:fill="FFFFFF"/>
          <w:lang w:val="en-HK" w:eastAsia="en-GB"/>
        </w:rPr>
        <w:t xml:space="preserve">For the first initial nine months, </w:t>
      </w:r>
      <w:r>
        <w:t>hatchlings were housed individually in opaque 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p>
    <w:p w14:paraId="2A29E27E" w14:textId="06280D89" w:rsidR="00496477" w:rsidRPr="00D92F42" w:rsidRDefault="00496477" w:rsidP="005579D1">
      <w:pPr>
        <w:pStyle w:val="Thesissubheading"/>
        <w:rPr>
          <w:iCs/>
        </w:rPr>
      </w:pPr>
      <w:r w:rsidRPr="00D92F42">
        <w:t>Genomic Relatedness</w:t>
      </w:r>
      <w:r w:rsidR="003F0035">
        <w:t xml:space="preserve"> Matrix</w:t>
      </w:r>
    </w:p>
    <w:p w14:paraId="500A1B21" w14:textId="6552790B" w:rsidR="00496477" w:rsidRDefault="006A796C" w:rsidP="00496477">
      <w:pPr>
        <w:ind w:firstLine="720"/>
        <w:jc w:val="both"/>
      </w:pPr>
      <w:r>
        <w:t>W</w:t>
      </w:r>
      <w:r w:rsidR="00496477">
        <w:t xml:space="preserve">e derived a genomic relatedness matrix (GRM) using </w:t>
      </w:r>
      <w:r w:rsidR="00064253">
        <w:rPr>
          <w:rFonts w:cs="Times New Roman"/>
        </w:rPr>
        <w:t>s</w:t>
      </w:r>
      <w:r>
        <w:rPr>
          <w:rFonts w:cs="Times New Roman"/>
        </w:rPr>
        <w:t xml:space="preserve">ingle nucleotide polymorphism (SNP) </w:t>
      </w:r>
      <w:r>
        <w:t>genotypes</w:t>
      </w:r>
      <w:r w:rsidR="00496477">
        <w:t xml:space="preserve"> for </w:t>
      </w:r>
      <w:r>
        <w:t xml:space="preserve">all </w:t>
      </w:r>
      <w:r w:rsidR="00496477">
        <w:rPr>
          <w:rFonts w:cs="Times New Roman"/>
        </w:rPr>
        <w:t>26</w:t>
      </w:r>
      <w:r w:rsidR="00D0554B">
        <w:rPr>
          <w:rFonts w:cs="Times New Roman"/>
        </w:rPr>
        <w:t>2</w:t>
      </w:r>
      <w:r w:rsidR="00496477">
        <w:rPr>
          <w:rFonts w:cs="Times New Roman"/>
        </w:rPr>
        <w:t xml:space="preserve"> offspring</w:t>
      </w:r>
      <w:r w:rsidR="00496477">
        <w:t xml:space="preserve"> </w:t>
      </w:r>
      <w:r>
        <w:t xml:space="preserve">with </w:t>
      </w:r>
      <w:r w:rsidR="00496477">
        <w:t>growth data (</w:t>
      </w:r>
      <w:r w:rsidR="00496477">
        <w:rPr>
          <w:rFonts w:cs="Times New Roman"/>
        </w:rPr>
        <w:t xml:space="preserve">132 putative parents; </w:t>
      </w:r>
      <w:proofErr w:type="spellStart"/>
      <w:r w:rsidR="00496477" w:rsidRPr="00BF52F5">
        <w:lastRenderedPageBreak/>
        <w:t>n</w:t>
      </w:r>
      <w:r w:rsidR="00496477" w:rsidRPr="00BF52F5">
        <w:rPr>
          <w:vertAlign w:val="subscript"/>
        </w:rPr>
        <w:t>females</w:t>
      </w:r>
      <w:proofErr w:type="spellEnd"/>
      <w:r w:rsidR="00496477" w:rsidRPr="00BF52F5">
        <w:t xml:space="preserve"> = </w:t>
      </w:r>
      <w:r w:rsidR="00496477">
        <w:t>69</w:t>
      </w:r>
      <w:r w:rsidR="00496477" w:rsidRPr="00BF52F5">
        <w:t xml:space="preserve">, </w:t>
      </w:r>
      <w:proofErr w:type="spellStart"/>
      <w:r w:rsidR="00496477" w:rsidRPr="00BF52F5">
        <w:t>n</w:t>
      </w:r>
      <w:r w:rsidR="00496477" w:rsidRPr="00BF52F5">
        <w:rPr>
          <w:vertAlign w:val="subscript"/>
        </w:rPr>
        <w:t>males</w:t>
      </w:r>
      <w:proofErr w:type="spellEnd"/>
      <w:r w:rsidR="00496477" w:rsidRPr="00BF52F5">
        <w:t xml:space="preserve"> = </w:t>
      </w:r>
      <w:r w:rsidR="00496477">
        <w:t xml:space="preserve">63). While our half-sib breeding design allowed us to assign parentage to derive a pedigree, high levels of sperm storage and low levels of multiple paternity (94% of females 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 </w:t>
      </w:r>
      <w:r w:rsidR="00496477">
        <w:fldChar w:fldCharType="begin"/>
      </w:r>
      <w:r w:rsidR="00496477">
        <w: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instrText>
      </w:r>
      <w:r w:rsidR="00496477">
        <w:fldChar w:fldCharType="separate"/>
      </w:r>
      <w:r w:rsidR="00496477" w:rsidRPr="005C0FF3">
        <w:rPr>
          <w:rFonts w:cs="Times New Roman"/>
        </w:rPr>
        <w:t>(Bérénos et al., 2014; Huisman, 2017)</w:t>
      </w:r>
      <w:r w:rsidR="00496477">
        <w:fldChar w:fldCharType="end"/>
      </w:r>
      <w:r w:rsidR="00496477">
        <w:t>. Moreover, both relatedness and heritability values estimated from a GRM</w:t>
      </w:r>
      <w:r w:rsidR="002A7E5F">
        <w:t xml:space="preserve"> very similar </w:t>
      </w:r>
      <w:r w:rsidR="00496477">
        <w:t xml:space="preserve">to those inferred using a pedigree </w:t>
      </w:r>
      <w:r w:rsidR="00496477">
        <w:fldChar w:fldCharType="begin"/>
      </w:r>
      <w:r w:rsidR="00496477">
        <w: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instrText>
      </w:r>
      <w:r w:rsidR="00496477">
        <w:fldChar w:fldCharType="separate"/>
      </w:r>
      <w:r w:rsidR="00496477" w:rsidRPr="005C0FF3">
        <w:rPr>
          <w:rFonts w:cs="Times New Roman"/>
        </w:rPr>
        <w:t>(Bérénos et al., 2014; Huisman, 2017)</w:t>
      </w:r>
      <w:r w:rsidR="00496477">
        <w:fldChar w:fldCharType="end"/>
      </w:r>
      <w:r w:rsidR="00496477">
        <w:t xml:space="preserve">. </w:t>
      </w:r>
      <w:r>
        <w:rPr>
          <w:rFonts w:cs="Times New Roman"/>
        </w:rPr>
        <w:t xml:space="preserve">Single nucleotide polymorphism libraries were designed and animals genotyped using </w:t>
      </w:r>
      <w:proofErr w:type="spellStart"/>
      <w:r w:rsidRPr="005D3EB4">
        <w:rPr>
          <w:rFonts w:cs="Times New Roman"/>
        </w:rPr>
        <w:t>DArTseq</w:t>
      </w:r>
      <w:proofErr w:type="spellEnd"/>
      <w:r w:rsidRPr="005D3EB4">
        <w:rPr>
          <w:rFonts w:cs="Times New Roman"/>
        </w:rPr>
        <w:t>™</w:t>
      </w:r>
      <w:r>
        <w:rPr>
          <w:rFonts w:cs="Times New Roman"/>
        </w:rPr>
        <w:t xml:space="preserve"> (</w:t>
      </w:r>
      <w:r w:rsidRPr="005D3EB4">
        <w:rPr>
          <w:rFonts w:cs="Times New Roman"/>
        </w:rPr>
        <w:t xml:space="preserve"> Diversity Arrays</w:t>
      </w:r>
      <w:r>
        <w:rPr>
          <w:rFonts w:cs="Times New Roman"/>
        </w:rPr>
        <w:t xml:space="preserve"> Technology) methods.</w:t>
      </w:r>
      <w:r w:rsidRPr="005D3EB4">
        <w:rPr>
          <w:rFonts w:cs="Times New Roman"/>
        </w:rPr>
        <w:t xml:space="preserve"> </w:t>
      </w:r>
      <w:r>
        <w:rPr>
          <w:rFonts w:cs="Times New Roman"/>
        </w:rPr>
        <w:t>For more details on DNA extraction and SNP genotyping see ESM.</w:t>
      </w:r>
    </w:p>
    <w:p w14:paraId="2EBFA159" w14:textId="27E33DA7" w:rsidR="00496477" w:rsidRDefault="00496477" w:rsidP="00496477">
      <w:pPr>
        <w:ind w:firstLine="720"/>
        <w:jc w:val="both"/>
      </w:pPr>
      <w:r>
        <w:t xml:space="preserve">Prior to deriving our GRM, we filtered our SNPs </w:t>
      </w:r>
      <w:r>
        <w:rPr>
          <w:rFonts w:cs="Times New Roman"/>
        </w:rPr>
        <w:t xml:space="preserve">using the </w:t>
      </w:r>
      <w:r>
        <w:t xml:space="preserve">R package </w:t>
      </w:r>
      <w:proofErr w:type="spellStart"/>
      <w:r w:rsidRPr="00A85346">
        <w:rPr>
          <w:i/>
          <w:iCs/>
        </w:rPr>
        <w:t>dartR</w:t>
      </w:r>
      <w:proofErr w:type="spellEnd"/>
      <w:r>
        <w:t xml:space="preserve"> </w:t>
      </w:r>
      <w:r>
        <w:fldChar w:fldCharType="begin"/>
      </w:r>
      <w:r>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Pr>
          <w:noProof/>
        </w:rPr>
        <w:t>(Gruber et al., 2018)</w:t>
      </w:r>
      <w:r>
        <w:fldChar w:fldCharType="end"/>
      </w:r>
      <w:r>
        <w:t xml:space="preserve">. </w:t>
      </w:r>
      <w:r w:rsidR="00B05DC2">
        <w:t>W</w:t>
      </w:r>
      <w:r>
        <w:t xml:space="preserve">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w:t>
      </w:r>
      <w:r w:rsidRPr="000E0867">
        <w:t>8</w:t>
      </w:r>
      <w:r>
        <w:t>,</w:t>
      </w:r>
      <w:r w:rsidRPr="000E0867">
        <w:t xml:space="preserve">438 </w:t>
      </w:r>
      <w:r>
        <w:t xml:space="preserve">loci with an average call rate of 98.5% (see ESM and provided code). Using these 8,438 loci we derived a GRM, which describes the proportion of the genome that is identical by descent </w:t>
      </w:r>
      <w:r>
        <w:fldChar w:fldCharType="begin"/>
      </w:r>
      <w:r>
        <w: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instrText>
      </w:r>
      <w:r>
        <w:fldChar w:fldCharType="separate"/>
      </w:r>
      <w:r>
        <w:rPr>
          <w:noProof/>
        </w:rPr>
        <w:t>(VanRaden, 2008)</w:t>
      </w:r>
      <w:r>
        <w:fldChar w:fldCharType="end"/>
      </w:r>
      <w:r>
        <w:t xml:space="preserve">. We calculated a GRM for all hatchlings using the </w:t>
      </w:r>
      <w:proofErr w:type="spellStart"/>
      <w:r w:rsidRPr="00211263">
        <w:rPr>
          <w:i/>
          <w:iCs/>
        </w:rPr>
        <w:t>snpReady</w:t>
      </w:r>
      <w:proofErr w:type="spellEnd"/>
      <w:r>
        <w:t xml:space="preserve"> R package </w:t>
      </w:r>
      <w:r>
        <w:fldChar w:fldCharType="begin"/>
      </w:r>
      <w:r>
        <w: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instrText>
      </w:r>
      <w:r>
        <w:fldChar w:fldCharType="separate"/>
      </w:r>
      <w:r>
        <w:rPr>
          <w:noProof/>
        </w:rPr>
        <w:t>(Granato et al., 2018)</w:t>
      </w:r>
      <w:r>
        <w:fldChar w:fldCharType="end"/>
      </w:r>
      <w:r>
        <w:t xml:space="preserve"> following methods described by </w:t>
      </w:r>
      <w:proofErr w:type="spellStart"/>
      <w:r>
        <w:t>VanRaden</w:t>
      </w:r>
      <w:proofErr w:type="spellEnd"/>
      <w:r>
        <w:t xml:space="preserve">, 2008: </w:t>
      </w:r>
    </w:p>
    <w:p w14:paraId="089D9D71" w14:textId="77777777" w:rsidR="00496477" w:rsidRDefault="00496477" w:rsidP="00496477"/>
    <w:p w14:paraId="21AD9DD1" w14:textId="77777777" w:rsidR="00496477" w:rsidRDefault="00496477" w:rsidP="00496477">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496477"/>
    <w:p w14:paraId="473632E1" w14:textId="1A068881" w:rsidR="00496477" w:rsidRDefault="00496477" w:rsidP="00496477">
      <w:r>
        <w:t xml:space="preserve">where </w:t>
      </w:r>
      <w:r>
        <w:rPr>
          <w:i/>
          <w:iCs/>
        </w:rPr>
        <w:t>Z</w:t>
      </w:r>
      <w:r>
        <w:t xml:space="preserve"> is the </w:t>
      </w:r>
      <w:proofErr w:type="spellStart"/>
      <w:r>
        <w:t>centered</w:t>
      </w:r>
      <w:proofErr w:type="spellEnd"/>
      <w:r>
        <w:t xml:space="preserve"> matrix of SNP genotypes of all individuals. This is calculated from a matrix of </w:t>
      </w:r>
      <w:r w:rsidR="00467FE8">
        <w:t xml:space="preserve">where </w:t>
      </w:r>
      <w:r w:rsidR="008070E7">
        <w:t xml:space="preserve">heterozygote SNP genotypes (AT) </w:t>
      </w:r>
      <w:r w:rsidR="00467FE8">
        <w:t xml:space="preserve">were coded as 0, </w:t>
      </w:r>
      <w:r w:rsidR="008070E7">
        <w:t xml:space="preserve">homozygote genotypes for the SNP allele (AA) </w:t>
      </w:r>
      <w:r w:rsidR="00E76BD9">
        <w:t>were coded as</w:t>
      </w:r>
      <w:r w:rsidR="008070E7">
        <w:t xml:space="preserve"> 1 and homozygotes for the original allele (TT) were coded as -1. </w:t>
      </w:r>
      <w:r w:rsidRPr="00C2499F">
        <w:rPr>
          <w:i/>
          <w:iCs/>
        </w:rPr>
        <w:t>p</w:t>
      </w:r>
      <w:r w:rsidRPr="00C2499F">
        <w:rPr>
          <w:i/>
          <w:iCs/>
          <w:vertAlign w:val="subscript"/>
        </w:rPr>
        <w:t>i</w:t>
      </w:r>
      <w:r>
        <w:rPr>
          <w:vertAlign w:val="subscript"/>
        </w:rPr>
        <w:t xml:space="preserve"> </w:t>
      </w:r>
      <w:r>
        <w:t xml:space="preserve">is the frequency of the second locus at locus </w:t>
      </w:r>
      <w:r w:rsidR="007E5310">
        <w:t>position</w:t>
      </w:r>
      <w:r w:rsidR="007E5310" w:rsidRPr="00C2499F">
        <w:rPr>
          <w:i/>
          <w:iCs/>
        </w:rPr>
        <w:t xml:space="preserve"> </w:t>
      </w:r>
      <w:proofErr w:type="spellStart"/>
      <w:r w:rsidRPr="00C2499F">
        <w:rPr>
          <w:i/>
          <w:iCs/>
        </w:rPr>
        <w:t>i</w:t>
      </w:r>
      <w:proofErr w:type="spellEnd"/>
      <w:r>
        <w:rPr>
          <w:i/>
          <w:iCs/>
        </w:rPr>
        <w:t xml:space="preserve">. </w:t>
      </w:r>
      <w:r>
        <w:t xml:space="preserve">The denominator scales the GRM matrix so that the values approximate a relatedness matrix derived from a pedigree. The GRM was then inverted for modelling fitting (see ESM and provided code). </w:t>
      </w:r>
    </w:p>
    <w:p w14:paraId="054AB822" w14:textId="77777777" w:rsidR="00496477" w:rsidRDefault="00496477" w:rsidP="00496477">
      <w:pPr>
        <w:pStyle w:val="Heading1"/>
      </w:pPr>
      <w:r>
        <w:t>Statistical Analyses</w:t>
      </w:r>
    </w:p>
    <w:p w14:paraId="1E86B464" w14:textId="49AA6370" w:rsidR="00496477" w:rsidRPr="0013470E" w:rsidRDefault="00496477" w:rsidP="00496477">
      <w:pPr>
        <w:pStyle w:val="BodyText"/>
        <w:ind w:firstLine="720"/>
      </w:pPr>
      <w:r w:rsidRPr="00471098">
        <w:t xml:space="preserve">All analyses were performed using </w:t>
      </w:r>
      <w:r w:rsidRPr="00471098">
        <w:rPr>
          <w:i/>
          <w:iCs/>
        </w:rPr>
        <w:t>R</w:t>
      </w:r>
      <w:r w:rsidRPr="00471098">
        <w:t xml:space="preserve"> </w:t>
      </w:r>
      <w:r w:rsidRPr="00471098">
        <w:fldChar w:fldCharType="begin"/>
      </w:r>
      <w:r w:rsidRPr="00471098">
        <w: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URL":"http://scholar.google.com/scholar?q=related:EKUA0tOF5fAJ:scholar.google.com/&amp;hl=en&amp;num=20&amp;as_sdt=0,5&amp;as_ylo=2013&amp;as_yhi=2013","author":[{"family":"Core Team","given":"R"}],"issued":{"date-parts":[["2013"]]}}}],"schema":"https://github.com/citation-style-language/schema/raw/master/csl-citation.json"} </w:instrText>
      </w:r>
      <w:r w:rsidRPr="00471098">
        <w:fldChar w:fldCharType="separate"/>
      </w:r>
      <w:r w:rsidRPr="00471098">
        <w:rPr>
          <w:noProof/>
        </w:rPr>
        <w:t>(Core Team, 2013)</w:t>
      </w:r>
      <w:r w:rsidRPr="00471098">
        <w:fldChar w:fldCharType="end"/>
      </w:r>
      <w:r w:rsidRPr="00471098">
        <w:t xml:space="preserve">. We checked the data for potential input errors using histograms, scatterplots and Cleveland plots. We fitted Bayesian linear mixed effects models (LMM) in </w:t>
      </w:r>
      <w:r w:rsidR="00471098" w:rsidRPr="00471098">
        <w:rPr>
          <w:i/>
          <w:iCs/>
        </w:rPr>
        <w:t>brms</w:t>
      </w:r>
      <w:r w:rsidR="00632C0E">
        <w:t xml:space="preserve"> with interfaces with Stan</w:t>
      </w:r>
      <w:r w:rsidR="00471098" w:rsidRPr="00471098">
        <w:rPr>
          <w:i/>
          <w:iCs/>
        </w:rPr>
        <w:t xml:space="preserve"> </w:t>
      </w:r>
      <w:r w:rsidR="00471098" w:rsidRPr="00471098">
        <w:rPr>
          <w:i/>
          <w:iCs/>
        </w:rPr>
        <w:fldChar w:fldCharType="begin"/>
      </w:r>
      <w:r w:rsidR="00632C0E">
        <w:rPr>
          <w:i/>
          <w:iCs/>
        </w:rPr>
        <w:instrText xml:space="preserve"> ADDIN ZOTERO_ITEM CSL_CITATION {"citationID":"SngcdeqL","properties":{"formattedCitation":"(B\\uc0\\u252{}rkner, 2017; Gelman et al., 2015)","plainCitation":"(Bürkner, 2017; Gelman et al., 2015)","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id":3900,"uris":["http://zotero.org/users/1379426/items/NP3PU2IF"],"uri":["http://zotero.org/users/1379426/items/NP3PU2IF"],"itemData":{"id":3900,"type":"article-journal","abstract":"Stan is a free and open-source C++ program that performs Bayesian inference or optimization for arbitrary user-specified models and can be called from the command line, R, Python, Matlab, or Julia and has great promise for fitting large and complex statistical models in many areas of application. We discuss Stan from users’ and developers’ perspectives and illustrate with a simple but nontrivial nonlinear regression example.","container-title":"Journal of Educational and Behavioral Statistics","DOI":"10.3102/1076998615606113","ISSN":"1076-9986","issue":"5","journalAbbreviation":"Journal of Educational and Behavioral Statistics","language":"en","note":"publisher: American Educational Research Association","page":"530-543","source":"SAGE Journals","title":"Stan: A Probabilistic Programming Language for Bayesian Inference and Optimization","title-short":"Stan","volume":"40","author":[{"family":"Gelman","given":"Andrew"},{"family":"Lee","given":"Daniel"},{"family":"Guo","given":"Jiqiang"}],"issued":{"date-parts":[["2015",10,1]]}}}],"schema":"https://github.com/citation-style-language/schema/raw/master/csl-citation.json"} </w:instrText>
      </w:r>
      <w:r w:rsidR="00471098" w:rsidRPr="00471098">
        <w:rPr>
          <w:i/>
          <w:iCs/>
        </w:rPr>
        <w:fldChar w:fldCharType="separate"/>
      </w:r>
      <w:r w:rsidR="00632C0E" w:rsidRPr="00632C0E">
        <w:rPr>
          <w:rFonts w:cs="Times New Roman"/>
          <w:lang w:val="en-GB"/>
        </w:rPr>
        <w:t>(Bürkner, 2017; Gelman et al., 2015)</w:t>
      </w:r>
      <w:r w:rsidR="00471098" w:rsidRPr="00471098">
        <w:rPr>
          <w:i/>
          <w:iCs/>
        </w:rPr>
        <w:fldChar w:fldCharType="end"/>
      </w:r>
      <w:r w:rsidRPr="00471098">
        <w:t xml:space="preserve">. Mass was log-transformed, and age was z-transformed. For all models we used noninformative priors with </w:t>
      </w:r>
      <w:r w:rsidR="00471098">
        <w:t>4000</w:t>
      </w:r>
      <w:r w:rsidRPr="00471098">
        <w:t xml:space="preserve"> iterations with a burn in of </w:t>
      </w:r>
      <w:r w:rsidR="00471098">
        <w:t>1500</w:t>
      </w:r>
      <w:r w:rsidR="00A17F06">
        <w:t xml:space="preserve">, </w:t>
      </w:r>
      <w:r>
        <w:t xml:space="preserve">sampling </w:t>
      </w:r>
      <w:r w:rsidR="00A17F06">
        <w:t xml:space="preserve">from </w:t>
      </w:r>
      <w:r>
        <w:t xml:space="preserve">the posterior </w:t>
      </w:r>
      <w:r w:rsidR="00A17F06">
        <w:t xml:space="preserve">distribution </w:t>
      </w:r>
      <w:r>
        <w:t>every</w:t>
      </w:r>
      <w:r w:rsidR="00471098">
        <w:t xml:space="preserve"> fifth </w:t>
      </w:r>
      <w:r>
        <w:t xml:space="preserve">iteration. We ensured proper mixing by inspecting trace plots and checked </w:t>
      </w:r>
      <w:r w:rsidR="00A17F06">
        <w:t xml:space="preserve">that </w:t>
      </w:r>
      <w:r w:rsidR="00471098">
        <w:t>scale reduction factors were less than 1.01.</w:t>
      </w:r>
      <w:r>
        <w:t xml:space="preserve"> We report posterior means and 95% credible intervals for all parameters throughout.</w:t>
      </w:r>
    </w:p>
    <w:p w14:paraId="30C3111C" w14:textId="77777777" w:rsidR="00496477" w:rsidRDefault="00496477" w:rsidP="005579D1">
      <w:pPr>
        <w:pStyle w:val="Thesissubhead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7B205370" w:rsidR="00496477" w:rsidRDefault="00496477" w:rsidP="00496477">
      <w:pPr>
        <w:ind w:firstLine="720"/>
      </w:pPr>
      <w:r>
        <w:t xml:space="preserve">First, we tested whether developmental temperature influenced the overall heritability of mass and the relative contributions of variance irrespective of age. </w:t>
      </w:r>
      <w:r w:rsidR="009D6769">
        <w:t>For each treatment group</w:t>
      </w:r>
      <w:r>
        <w:t>, we fitted intercept</w:t>
      </w:r>
      <w:r w:rsidR="009D6769">
        <w:t>s</w:t>
      </w:r>
      <w:r>
        <w:t xml:space="preserve"> only</w:t>
      </w:r>
      <w:r w:rsidR="009D6769">
        <w:t xml:space="preserve"> in th</w:t>
      </w:r>
      <w:r w:rsidR="001140C3">
        <w:t>e</w:t>
      </w:r>
      <w:r w:rsidR="009D6769">
        <w:t xml:space="preserve"> fixed effects </w:t>
      </w:r>
      <w:r>
        <w:t>with random intercepts for additive genetic variance (</w:t>
      </w:r>
      <w:r w:rsidRPr="005C36F1">
        <w:rPr>
          <w:i/>
          <w:iCs/>
        </w:rPr>
        <w:t>G</w:t>
      </w:r>
      <w:r>
        <w:t>), maternal effects (</w:t>
      </w:r>
      <w:r w:rsidRPr="005C36F1">
        <w:rPr>
          <w:i/>
          <w:iCs/>
        </w:rPr>
        <w:t>M</w:t>
      </w:r>
      <w:r>
        <w:t>) and permanent environmental effects (</w:t>
      </w:r>
      <w:r>
        <w:rPr>
          <w:i/>
          <w:iCs/>
        </w:rPr>
        <w:t>PE</w:t>
      </w:r>
      <w:r>
        <w:t xml:space="preserve">) as we had repeated measures of the same individuals </w:t>
      </w:r>
      <w:r>
        <w:fldChar w:fldCharType="begin"/>
      </w:r>
      <w:r w:rsidR="00BC6055">
        <w: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eale","given":"Denis"},{"family":"Clements","given":"Michelle N"},{"family":"Morrissey","given":"Michael M"},{"family":"Postma","given":"Erik"},{"family":"Walling","given":"Craig A"},{"family":"Kruuk","given":"L. E. B."},{"family":"Nussey","given":"Daniel H"}],"issued":{"date-parts":[["2010",1]]}}}],"schema":"https://github.com/citation-style-language/schema/raw/master/csl-citation.json"} </w:instrText>
      </w:r>
      <w:r>
        <w:fldChar w:fldCharType="separate"/>
      </w:r>
      <w:r>
        <w:rPr>
          <w:noProof/>
        </w:rPr>
        <w:t>(Wilson et al., 2010)</w:t>
      </w:r>
      <w:r>
        <w:fldChar w:fldCharType="end"/>
      </w:r>
      <w:r>
        <w:t>. The model also estimated residual variance (</w:t>
      </w:r>
      <w:r w:rsidRPr="00B760A0">
        <w:rPr>
          <w:i/>
          <w:iCs/>
        </w:rPr>
        <w:t>R</w:t>
      </w:r>
      <w:r>
        <w:t xml:space="preserve">). </w:t>
      </w:r>
      <w:r w:rsidR="00A17F06">
        <w:t xml:space="preserve">We included our GRM to estimate additive genetic variation. </w:t>
      </w:r>
      <w:r>
        <w:t>Overall. Heritability (</w:t>
      </w:r>
      <w:r w:rsidRPr="00B760A0">
        <w:rPr>
          <w:i/>
          <w:iCs/>
        </w:rPr>
        <w:t>h</w:t>
      </w:r>
      <w:r w:rsidRPr="00B760A0">
        <w:rPr>
          <w:i/>
          <w:iCs/>
          <w:vertAlign w:val="superscript"/>
        </w:rPr>
        <w:t>2</w:t>
      </w:r>
      <w:r>
        <w:t>) of mass using this intercept (</w:t>
      </w:r>
      <w:r w:rsidRPr="005E14C0">
        <w:rPr>
          <w:i/>
          <w:iCs/>
        </w:rPr>
        <w:t>I</w:t>
      </w:r>
      <w:r>
        <w:t>) model was calculated as:</w:t>
      </w:r>
    </w:p>
    <w:p w14:paraId="6F694B8D" w14:textId="77777777" w:rsidR="00496477" w:rsidRDefault="00D756B0" w:rsidP="00496477">
      <w:pPr>
        <w:pStyle w:val="BodyText"/>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5DEB08EA" w14:textId="227BFCA3" w:rsidR="00C563B4" w:rsidRDefault="00496477" w:rsidP="007A461C">
      <w:pPr>
        <w:pStyle w:val="Thesisnormal"/>
      </w:pPr>
      <w:r>
        <w:t xml:space="preserve">To then test how </w:t>
      </w:r>
      <w:r w:rsidRPr="00AD3DF1">
        <w:rPr>
          <w:i/>
          <w:iCs/>
        </w:rPr>
        <w:t>G</w:t>
      </w:r>
      <w:r>
        <w:t xml:space="preserve">, </w:t>
      </w:r>
      <w:r w:rsidRPr="00AD3DF1">
        <w:rPr>
          <w:i/>
          <w:iCs/>
        </w:rPr>
        <w:t>M</w:t>
      </w:r>
      <w:r>
        <w:rPr>
          <w:i/>
          <w:iCs/>
        </w:rPr>
        <w:t xml:space="preserve"> </w:t>
      </w:r>
      <w:r>
        <w:t xml:space="preserve">and </w:t>
      </w:r>
      <w:r w:rsidRPr="00A13BCE">
        <w:rPr>
          <w:i/>
          <w:iCs/>
        </w:rPr>
        <w:t>h</w:t>
      </w:r>
      <w:r w:rsidRPr="00A13BCE">
        <w:rPr>
          <w:i/>
          <w:iCs/>
          <w:vertAlign w:val="superscript"/>
        </w:rPr>
        <w:t>2</w:t>
      </w:r>
      <w:r>
        <w:t xml:space="preserve"> change across age, we used model selection to determine the most appropriate random effects structure for our data as we had no </w:t>
      </w:r>
      <w:r>
        <w:rPr>
          <w:i/>
          <w:iCs/>
        </w:rPr>
        <w:t xml:space="preserve">a </w:t>
      </w:r>
      <w:r w:rsidRPr="00A83712">
        <w:rPr>
          <w:i/>
          <w:iCs/>
        </w:rPr>
        <w:t>priori</w:t>
      </w:r>
      <w:r>
        <w:rPr>
          <w:i/>
          <w:iCs/>
        </w:rPr>
        <w:t xml:space="preserve"> </w:t>
      </w:r>
      <w:r>
        <w:t xml:space="preserve">knowledge of </w:t>
      </w:r>
      <w:r w:rsidR="00695C4D">
        <w:t xml:space="preserve">what (or how) </w:t>
      </w:r>
      <w:r w:rsidRPr="003702C6">
        <w:t>variance</w:t>
      </w:r>
      <w:r w:rsidRPr="008778D7">
        <w:t xml:space="preserve"> </w:t>
      </w:r>
      <w:r w:rsidRPr="003702C6">
        <w:t>components</w:t>
      </w:r>
      <w:r w:rsidRPr="008778D7">
        <w:t xml:space="preserve"> </w:t>
      </w:r>
      <w:r>
        <w:t>change with age</w:t>
      </w:r>
      <w:r w:rsidR="00632C0E">
        <w:t xml:space="preserve"> </w:t>
      </w:r>
      <w:r w:rsidR="00632C0E">
        <w:fldChar w:fldCharType="begin"/>
      </w:r>
      <w:r w:rsidR="00632C0E">
        <w:instrText xml:space="preserve"> ADDIN ZOTERO_ITEM CSL_CITATION {"citationID":"fnS5ESk3","properties":{"formattedCitation":"(Wilson &amp; R\\uc0\\u233{}ale, 2006)","plainCitation":"(Wilson &amp; Réale, 2006)","noteIndex":0},"citationItems":[{"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instrText>
      </w:r>
      <w:r w:rsidR="00632C0E">
        <w:fldChar w:fldCharType="separate"/>
      </w:r>
      <w:r w:rsidR="00632C0E" w:rsidRPr="00632C0E">
        <w:rPr>
          <w:rFonts w:cs="Times New Roman"/>
        </w:rPr>
        <w:t>(Wilson &amp; Réale, 2006)</w:t>
      </w:r>
      <w:r w:rsidR="00632C0E">
        <w:fldChar w:fldCharType="end"/>
      </w:r>
      <w:r>
        <w:t>. We fitted s</w:t>
      </w:r>
      <w:r w:rsidR="001140C3">
        <w:t>even</w:t>
      </w:r>
      <w:r>
        <w:t xml:space="preserve"> models with varying complexity in their random effects and compared their </w:t>
      </w:r>
      <w:r w:rsidR="00DD012D">
        <w:t>Watanabe–Akaike Information Criterion (</w:t>
      </w:r>
      <w:r w:rsidR="00460026">
        <w:t>W</w:t>
      </w:r>
      <w:r w:rsidR="001140C3">
        <w:t>AIC</w:t>
      </w:r>
      <w:r w:rsidR="00DD012D">
        <w:t>)</w:t>
      </w:r>
      <w:r w:rsidR="001140C3">
        <w:t xml:space="preserve"> </w:t>
      </w:r>
      <w:r>
        <w:t xml:space="preserve">values (Table S1). We fitted random intercepts </w:t>
      </w:r>
      <w:r w:rsidRPr="00632C0E">
        <w:t>and random slopes by including either a linear age term or both linear and quadratic age terms to partition</w:t>
      </w:r>
      <w:r>
        <w:t xml:space="preserve"> variance across age. </w:t>
      </w:r>
      <w:r w:rsidR="001140C3">
        <w:t>Two m</w:t>
      </w:r>
      <w:r>
        <w:t>odel</w:t>
      </w:r>
      <w:r w:rsidR="001140C3">
        <w:t>s were equally supported, the first</w:t>
      </w:r>
      <w:r>
        <w:t xml:space="preserve"> included a random linear and quadratic slope for </w:t>
      </w:r>
      <w:r w:rsidRPr="002C556A">
        <w:rPr>
          <w:i/>
          <w:iCs/>
        </w:rPr>
        <w:t>G</w:t>
      </w:r>
      <w:r>
        <w:t xml:space="preserve"> and </w:t>
      </w:r>
      <w:r w:rsidRPr="005C36F1">
        <w:rPr>
          <w:i/>
          <w:iCs/>
        </w:rPr>
        <w:t>M</w:t>
      </w:r>
      <w:r>
        <w:t xml:space="preserve"> and </w:t>
      </w:r>
      <w:r>
        <w:rPr>
          <w:i/>
          <w:iCs/>
        </w:rPr>
        <w:t>PE</w:t>
      </w:r>
      <w:r>
        <w:t>. (</w:t>
      </w:r>
      <w:r w:rsidR="001F5511">
        <w:t xml:space="preserve">Model </w:t>
      </w:r>
      <w:r w:rsidR="001140C3">
        <w:t>3</w:t>
      </w:r>
      <w:r w:rsidR="001F5511">
        <w:t xml:space="preserve"> - </w:t>
      </w:r>
      <w:r>
        <w:t>Table S1)</w:t>
      </w:r>
      <w:r w:rsidR="001140C3">
        <w:t xml:space="preserve"> and the second included a random linear and quadratic slope for </w:t>
      </w:r>
      <w:r w:rsidR="001140C3" w:rsidRPr="002C556A">
        <w:rPr>
          <w:i/>
          <w:iCs/>
        </w:rPr>
        <w:t>G</w:t>
      </w:r>
      <w:r w:rsidR="001140C3">
        <w:t xml:space="preserve"> and </w:t>
      </w:r>
      <w:r w:rsidR="001140C3" w:rsidRPr="005C36F1">
        <w:rPr>
          <w:i/>
          <w:iCs/>
        </w:rPr>
        <w:t>M</w:t>
      </w:r>
      <w:r w:rsidR="00695C4D">
        <w:rPr>
          <w:i/>
          <w:iCs/>
        </w:rPr>
        <w:t xml:space="preserve">, </w:t>
      </w:r>
      <w:r w:rsidR="00695C4D" w:rsidRPr="007A461C">
        <w:t>respectively,</w:t>
      </w:r>
      <w:r w:rsidR="001140C3">
        <w:rPr>
          <w:i/>
          <w:iCs/>
        </w:rPr>
        <w:t xml:space="preserve"> </w:t>
      </w:r>
      <w:r w:rsidR="001140C3">
        <w:t xml:space="preserve">and a random intercept for </w:t>
      </w:r>
      <w:r w:rsidR="001140C3">
        <w:rPr>
          <w:i/>
          <w:iCs/>
        </w:rPr>
        <w:t>PE</w:t>
      </w:r>
      <w:r w:rsidR="001140C3">
        <w:t xml:space="preserve"> (Model 7 – Table S1)</w:t>
      </w:r>
      <w:r w:rsidR="001140C3">
        <w:rPr>
          <w:i/>
          <w:iCs/>
        </w:rPr>
        <w:t>.</w:t>
      </w:r>
      <w:r w:rsidR="001140C3">
        <w:t xml:space="preserve"> To avoid overfitting, we selected the more parsimonious model and used this random effect structure for the remaining analys</w:t>
      </w:r>
      <w:r w:rsidR="00632C0E">
        <w:t>es</w:t>
      </w:r>
      <w:r w:rsidR="00E4541C">
        <w:t xml:space="preserve"> </w:t>
      </w:r>
      <w:r w:rsidR="001140C3">
        <w:t>unless stated otherwise.</w:t>
      </w:r>
    </w:p>
    <w:p w14:paraId="20FB555C" w14:textId="097CCA04" w:rsidR="00C563B4" w:rsidRPr="001140C3" w:rsidRDefault="00C563B4" w:rsidP="00632C0E">
      <w:pPr>
        <w:pStyle w:val="Thesisnormal"/>
      </w:pPr>
      <w:r w:rsidRPr="0061542D">
        <w:t xml:space="preserve">Residual variance may </w:t>
      </w:r>
      <w:r w:rsidR="00CB2033">
        <w:t xml:space="preserve">be </w:t>
      </w:r>
      <w:r w:rsidRPr="0061542D">
        <w:t>conflate</w:t>
      </w:r>
      <w:r w:rsidR="00CB2033">
        <w:t>d</w:t>
      </w:r>
      <w:r w:rsidRPr="0061542D">
        <w:t xml:space="preserve"> with estimates of other variance components if it changes over time (heterogenous variance) and is not properly accounted for. We therefore explicitly modelled residual variance to verify if this was the case</w:t>
      </w:r>
      <w:r w:rsidR="009F634D">
        <w:t xml:space="preserve"> </w:t>
      </w:r>
      <w:r w:rsidR="00DD012D">
        <w:t xml:space="preserve">and compared homogenous and heterogenous residual variance models using </w:t>
      </w:r>
      <w:r w:rsidR="009F634D">
        <w:t>WAIC</w:t>
      </w:r>
      <w:r>
        <w:t>.</w:t>
      </w:r>
      <w:r w:rsidRPr="0061542D">
        <w:t xml:space="preserve"> We fitted two models</w:t>
      </w:r>
      <w:r>
        <w:t xml:space="preserve">, both of which had </w:t>
      </w:r>
      <w:r w:rsidR="00460026">
        <w:t xml:space="preserve">the same fixed and random effects structure as </w:t>
      </w:r>
      <w:r>
        <w:t>Model 7 described above. T</w:t>
      </w:r>
      <w:r w:rsidRPr="0061542D">
        <w:t>he first</w:t>
      </w:r>
      <w:r>
        <w:t xml:space="preserve"> model had homogenous residual variance</w:t>
      </w:r>
      <w:r w:rsidR="009F634D">
        <w:t xml:space="preserve"> </w:t>
      </w:r>
      <w:r>
        <w:t xml:space="preserve">whereas in the second model we </w:t>
      </w:r>
      <w:r w:rsidRPr="0061542D">
        <w:t xml:space="preserve">modelled residual variance with a linear slope thereby allowing it to vary with age. </w:t>
      </w:r>
      <w:r w:rsidR="009F634D">
        <w:t>The model with heterogenous variance was best supported (</w:t>
      </w:r>
      <w:r w:rsidR="00E37D2D">
        <w:t>Table S2</w:t>
      </w:r>
      <w:r w:rsidR="009F634D">
        <w:t>)</w:t>
      </w:r>
      <w:r w:rsidR="00E4541C">
        <w:t>, we therefore modelled heterogenous variance in all subsequent models unless stated otherwise</w:t>
      </w:r>
      <w:r w:rsidR="00E97C94">
        <w:t>.</w:t>
      </w:r>
    </w:p>
    <w:p w14:paraId="2EB11298" w14:textId="478FB889" w:rsidR="00496477" w:rsidRDefault="007A461C" w:rsidP="00496477">
      <w:pPr>
        <w:ind w:firstLine="720"/>
      </w:pPr>
      <w:r>
        <w:t>To test for treatment differences in variance components, w</w:t>
      </w:r>
      <w:r w:rsidR="00496477">
        <w:t xml:space="preserve">e </w:t>
      </w:r>
      <w:proofErr w:type="spellStart"/>
      <w:r w:rsidR="00CB2033">
        <w:t>subset</w:t>
      </w:r>
      <w:r>
        <w:t>ted</w:t>
      </w:r>
      <w:proofErr w:type="spellEnd"/>
      <w:r w:rsidR="00CB2033">
        <w:t xml:space="preserve"> data for each treatment group and </w:t>
      </w:r>
      <w:r w:rsidR="00496477">
        <w:t>fit</w:t>
      </w:r>
      <w:r>
        <w:t>ted</w:t>
      </w:r>
      <w:r w:rsidR="00496477">
        <w:t xml:space="preserve"> an intercept</w:t>
      </w:r>
      <w:r w:rsidR="00CB2033">
        <w:t xml:space="preserve">-only model with our </w:t>
      </w:r>
      <w:r w:rsidR="007B4BF9">
        <w:t>best supported</w:t>
      </w:r>
      <w:r w:rsidR="00496477">
        <w:t xml:space="preserve"> random effect structure</w:t>
      </w:r>
      <w:r w:rsidR="00F3165B">
        <w:t xml:space="preserve"> (Model 7)</w:t>
      </w:r>
      <w:r w:rsidR="008C60C0">
        <w:t xml:space="preserve"> </w:t>
      </w:r>
      <w:r w:rsidR="00CB2033">
        <w:t xml:space="preserve">and </w:t>
      </w:r>
      <w:r w:rsidR="008C60C0">
        <w:t>heterogenous residual variance</w:t>
      </w:r>
      <w:r w:rsidR="00496477">
        <w:t>. We estimated a genetic variance-covariance matrix for each treatment (</w:t>
      </w:r>
      <m:oMath>
        <m:r>
          <w:rPr>
            <w:rFonts w:ascii="Cambria Math" w:hAnsi="Cambria Math"/>
          </w:rPr>
          <m:t>G</m:t>
        </m:r>
      </m:oMath>
      <w:r w:rsidR="00496477">
        <w:t>), where the diagonal elements represent the additive genetic variances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496477">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rsidR="00496477">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rsidR="00496477">
        <w:t xml:space="preserve">) across age. The off-diagonal elements are the additive genetic covariances between the growth curve parameters, 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rsidR="00496477">
        <w:t xml:space="preserve"> is the additive genetic variance between the intercept and the quadratic slope.</w:t>
      </w:r>
    </w:p>
    <w:p w14:paraId="5A232A15" w14:textId="77777777" w:rsidR="00496477" w:rsidRDefault="00496477" w:rsidP="00496477">
      <w:pPr>
        <w:pStyle w:val="BodyText"/>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496477">
      <w:pPr>
        <w:pStyle w:val="FirstParagraph"/>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496477">
      <w:pPr>
        <w:pStyle w:val="BodyText"/>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77777777" w:rsidR="00496477" w:rsidRDefault="00496477" w:rsidP="00496477">
      <w:pPr>
        <w:pStyle w:val="FirstParagraph"/>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as follows,</w:t>
      </w:r>
    </w:p>
    <w:p w14:paraId="58928F25" w14:textId="77777777" w:rsidR="00496477" w:rsidRDefault="00D756B0" w:rsidP="00496477">
      <w:pPr>
        <w:pStyle w:val="BodyText"/>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m:oMath>
      </m:oMathPara>
    </w:p>
    <w:p w14:paraId="098A701C" w14:textId="349A5A3B" w:rsidR="00496477" w:rsidRDefault="00496477" w:rsidP="00496477">
      <w:pPr>
        <w:pStyle w:val="FirstParagraph"/>
      </w:pPr>
      <w:r>
        <w:t xml:space="preserve">where </w:t>
      </w:r>
      <m:oMath>
        <m:r>
          <w:rPr>
            <w:rFonts w:ascii="Cambria Math" w:hAnsi="Cambria Math"/>
          </w:rPr>
          <m:t>x</m:t>
        </m:r>
      </m:oMath>
      <w:r>
        <w:t xml:space="preserve"> is a specific age. 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but with the relevant variance components from </w:t>
      </w:r>
      <m:oMath>
        <m:r>
          <w:rPr>
            <w:rFonts w:ascii="Cambria Math" w:hAnsi="Cambria Math"/>
          </w:rPr>
          <m:t>M</m:t>
        </m:r>
      </m:oMath>
      <w:r>
        <w:t>. Age-specific heritability</w:t>
      </w:r>
      <w:r w:rsidR="00CB2033">
        <w:t>,</w:t>
      </w:r>
      <w: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rsidR="00CB2033">
        <w:rPr>
          <w:rFonts w:eastAsiaTheme="minorEastAsia"/>
        </w:rPr>
        <w:t>,</w:t>
      </w:r>
      <w:r>
        <w:t xml:space="preserve"> is </w:t>
      </w:r>
      <w:r>
        <w:lastRenderedPageBreak/>
        <w:t xml:space="preserve">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D756B0" w:rsidP="00496477">
      <w:pPr>
        <w:pStyle w:val="BodyText"/>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7A396A8C" w14:textId="45C9151F" w:rsidR="001F5511" w:rsidRDefault="001F5511" w:rsidP="00632C0E">
      <w:pPr>
        <w:pStyle w:val="Thesisnormal"/>
      </w:pPr>
      <w:r>
        <w:t xml:space="preserve">As the mean body mass increases over time, the variance may also increase concurrently due to scale effects and potentially bias estimates of quantitative genetics parameters </w:t>
      </w:r>
      <w:r>
        <w:fldChar w:fldCharType="begin"/>
      </w:r>
      <w:r w:rsidR="00BC6055">
        <w:instrText xml:space="preserve"> ADDIN ZOTERO_ITEM CSL_CITATION {"citationID":"pD9IJynQ","properties":{"formattedCitation":"(Wilson, Kruuk, et al., 2005)","plainCitation":"(Wilson, Kruuk, et al., 2005)","noteIndex":0},"citationItems":[{"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w:instrText>
      </w:r>
      <w:r w:rsidR="00BC6055">
        <w:rPr>
          <w:rFonts w:ascii="Cambria Math" w:hAnsi="Cambria Math" w:cs="Cambria Math"/>
        </w:rPr>
        <w:instrText>‐</w:instrText>
      </w:r>
      <w:r w:rsidR="00BC6055">
        <w:instrText xml:space="preserv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fldChar w:fldCharType="separate"/>
      </w:r>
      <w:r>
        <w:rPr>
          <w:noProof/>
        </w:rPr>
        <w:t>(Wilson, Kruuk, et al., 2005)</w:t>
      </w:r>
      <w:r>
        <w:fldChar w:fldCharType="end"/>
      </w:r>
      <w:r>
        <w:t xml:space="preserve">. We therefore calculated coefficients of variation (CV) across </w:t>
      </w:r>
      <w:r w:rsidRPr="008C60C0">
        <w:t xml:space="preserve">age for each variance component by dividing variance by the </w:t>
      </w:r>
      <w:r w:rsidR="00D87C8F" w:rsidRPr="008C60C0">
        <w:t xml:space="preserve">predicted </w:t>
      </w:r>
      <w:r w:rsidRPr="008C60C0">
        <w:t xml:space="preserve">mean mass at a given age. </w:t>
      </w:r>
      <w:r w:rsidRPr="00ED179D">
        <w:t>Interpretations using CV estimates did not change our overall conclusions</w:t>
      </w:r>
      <w:r w:rsidR="0056192A" w:rsidRPr="00ED179D">
        <w:t xml:space="preserve"> for </w:t>
      </w:r>
      <w:r w:rsidR="00D37078" w:rsidRPr="00ED179D">
        <w:t>additive genetic variance or maternal effects</w:t>
      </w:r>
      <w:r w:rsidRPr="00ED179D">
        <w:t>, we therefore present the raw estimates of each variance component below (See ESM).</w:t>
      </w:r>
      <w:r>
        <w:t xml:space="preserve"> </w:t>
      </w:r>
    </w:p>
    <w:p w14:paraId="53F85DF5" w14:textId="77777777" w:rsidR="001F5511" w:rsidRDefault="001F5511" w:rsidP="00632C0E">
      <w:pPr>
        <w:pStyle w:val="Thesisnormal"/>
      </w:pPr>
    </w:p>
    <w:p w14:paraId="37D08EA3" w14:textId="39D60DB1" w:rsidR="00496477" w:rsidRPr="005579D1" w:rsidRDefault="00496477" w:rsidP="005579D1">
      <w:pPr>
        <w:pStyle w:val="Thesissubheading"/>
      </w:pPr>
      <w:r w:rsidRPr="005579D1">
        <w:t>The Influence of Developmental Temperature on Growth Trajectories</w:t>
      </w:r>
    </w:p>
    <w:p w14:paraId="68483B82" w14:textId="77777777" w:rsidR="00AC4E55" w:rsidRDefault="00CB2033" w:rsidP="00AC4E55">
      <w:pPr>
        <w:ind w:firstLine="720"/>
      </w:pPr>
      <w:r>
        <w:t xml:space="preserve">To test how developmental temperatures affect average growth trajectories, we also </w:t>
      </w:r>
      <w:r w:rsidR="00496477">
        <w:t>fitted three models that varied in their fixed effect structure</w:t>
      </w:r>
      <w:r w:rsidR="00496477" w:rsidRPr="00150361">
        <w:t xml:space="preserve"> </w:t>
      </w:r>
      <w:r w:rsidR="00496477">
        <w:t>t</w:t>
      </w:r>
      <w:r w:rsidR="00496477" w:rsidRPr="00F23043">
        <w:t>o determine how</w:t>
      </w:r>
      <w:r w:rsidR="00496477">
        <w:t xml:space="preserve"> developmental temperatures affect</w:t>
      </w:r>
      <w:r>
        <w:t>:</w:t>
      </w:r>
      <w:r w:rsidR="00496477">
        <w:t xml:space="preserve"> 1) initial mass (intercept of curve), 2) linear rate of growth (linear slope) and 3) curvature of the growth </w:t>
      </w:r>
      <w:r w:rsidR="00064253">
        <w:t>trajectory</w:t>
      </w:r>
      <w:r w:rsidR="00496477">
        <w:t xml:space="preserve"> (quadratic term). We also wanted to test for treatment differences in age at which lizards reach their maximum mass </w:t>
      </w:r>
      <w:r w:rsidR="00284B8C">
        <w:t xml:space="preserve">by solving for the </w:t>
      </w:r>
      <w:r w:rsidR="00496477">
        <w:t>maxima of quadratic</w:t>
      </w:r>
      <w:r w:rsidR="00284B8C">
        <w:t xml:space="preserve"> regression equation</w:t>
      </w:r>
      <w:r w:rsidR="00496477">
        <w:t xml:space="preserve">. We fit mass as the response </w:t>
      </w:r>
      <w:r>
        <w:t>accounting for the same random effects described above</w:t>
      </w:r>
      <w:r w:rsidR="00496477">
        <w:t>. The first model included the main effect of developmental temperature and the linear and quadratic term for age (Table S2). The other two models differed in their interaction terms between developmental temperature with age and age</w:t>
      </w:r>
      <w:r w:rsidR="00496477" w:rsidRPr="00146C86">
        <w:rPr>
          <w:vertAlign w:val="superscript"/>
        </w:rPr>
        <w:t>2</w:t>
      </w:r>
      <w:r w:rsidR="00496477">
        <w:rPr>
          <w:vertAlign w:val="superscript"/>
        </w:rPr>
        <w:t xml:space="preserve"> </w:t>
      </w:r>
      <w:r w:rsidR="00496477">
        <w:t xml:space="preserve">(Table 2, S3). We then compared </w:t>
      </w:r>
      <w:r>
        <w:t xml:space="preserve">WAIC </w:t>
      </w:r>
      <w:r w:rsidR="00496477">
        <w:t xml:space="preserve">values to select the best model for our data that explained changes in mass across age between the two developmental temperature treatments (Table 1). </w:t>
      </w:r>
    </w:p>
    <w:p w14:paraId="00B6780B" w14:textId="77777777" w:rsidR="00AC4E55" w:rsidRDefault="00AC4E55" w:rsidP="00AC4E55"/>
    <w:p w14:paraId="3C96E0D2" w14:textId="361FE58F" w:rsidR="00496477" w:rsidRDefault="00496477" w:rsidP="00AC4E55">
      <w:r w:rsidRPr="00AC4E55">
        <w:rPr>
          <w:rStyle w:val="Heading1Char"/>
        </w:rPr>
        <w:t>Results</w:t>
      </w:r>
    </w:p>
    <w:p w14:paraId="07D5A4F5" w14:textId="298617B3" w:rsidR="00AC4E55" w:rsidRDefault="00885D52" w:rsidP="00AC4E55">
      <w:pPr>
        <w:pStyle w:val="FirstParagraph"/>
        <w:ind w:firstLine="720"/>
      </w:pPr>
      <w:r>
        <w:t xml:space="preserve">Over two years, we </w:t>
      </w:r>
      <w:commentRangeStart w:id="4"/>
      <w:commentRangeStart w:id="5"/>
      <w:commentRangeStart w:id="6"/>
      <w:r>
        <w:t>collected 3</w:t>
      </w:r>
      <w:r w:rsidR="00723E50">
        <w:t>,</w:t>
      </w:r>
      <w:r>
        <w:t xml:space="preserve">002 observations </w:t>
      </w:r>
      <w:commentRangeEnd w:id="4"/>
      <w:r w:rsidR="00DA2B1D">
        <w:rPr>
          <w:rStyle w:val="CommentReference"/>
          <w:lang w:val="en-GB"/>
        </w:rPr>
        <w:commentReference w:id="4"/>
      </w:r>
      <w:commentRangeEnd w:id="5"/>
      <w:r w:rsidR="005579D1">
        <w:rPr>
          <w:rStyle w:val="CommentReference"/>
          <w:lang w:val="en-GB"/>
        </w:rPr>
        <w:commentReference w:id="5"/>
      </w:r>
      <w:commentRangeEnd w:id="6"/>
      <w:r w:rsidR="00B73F56">
        <w:rPr>
          <w:rStyle w:val="CommentReference"/>
          <w:lang w:val="en-GB"/>
        </w:rPr>
        <w:commentReference w:id="6"/>
      </w:r>
      <w:r>
        <w:t>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w:t>
      </w:r>
      <w:r w:rsidR="00C1620E" w:rsidRPr="00443918">
        <w:t>On average, the incubation period for the ‘hot’ treatment was 29.36 days (SD = 2.17, range = 15 - 49) days and 48.48 days (SD = 4.18, range = 25 - 56) for the ‘cold’ treatment</w:t>
      </w:r>
      <w:r w:rsidR="00F86910">
        <w:t>.</w:t>
      </w:r>
    </w:p>
    <w:p w14:paraId="7E2C6754" w14:textId="7283B361" w:rsidR="00C6294D" w:rsidRDefault="0096446A" w:rsidP="00AC4E55">
      <w:pPr>
        <w:pStyle w:val="FirstParagraph"/>
        <w:ind w:firstLine="720"/>
      </w:pPr>
      <w:r>
        <w:t>Overall, additive genetic variance, permanent environmental variance and heritability</w:t>
      </w:r>
      <w:r w:rsidR="008E1FF0">
        <w:t xml:space="preserve"> (</w:t>
      </w:r>
      <m:oMath>
        <m:sSup>
          <m:sSupPr>
            <m:ctrlPr>
              <w:rPr>
                <w:rFonts w:ascii="Cambria Math" w:hAnsi="Cambria Math"/>
              </w:rPr>
            </m:ctrlPr>
          </m:sSupPr>
          <m:e>
            <m:r>
              <w:rPr>
                <w:rFonts w:ascii="Cambria Math" w:hAnsi="Cambria Math"/>
              </w:rPr>
              <m:t>h</m:t>
            </m:r>
          </m:e>
          <m:sup>
            <m:r>
              <w:rPr>
                <w:rFonts w:ascii="Cambria Math" w:hAnsi="Cambria Math"/>
              </w:rPr>
              <m:t>2</m:t>
            </m:r>
          </m:sup>
        </m:sSup>
      </m:oMath>
      <w:r w:rsidR="008E1FF0">
        <w:t>)</w:t>
      </w:r>
      <w:r>
        <w:t xml:space="preserve"> of growth appears to be higher in the </w:t>
      </w:r>
      <w:r w:rsidR="002945FB">
        <w:t>hot</w:t>
      </w:r>
      <w:r w:rsidR="00DC6F6E">
        <w:t xml:space="preserve"> </w:t>
      </w:r>
      <w:r>
        <w:t xml:space="preserve">developmental temperature treatment (Fig. 1). However, there were no significant differences among treatment groups (Table S3). </w:t>
      </w:r>
    </w:p>
    <w:p w14:paraId="70F62925" w14:textId="56606EC4" w:rsidR="00C6294D" w:rsidRPr="00C6294D" w:rsidRDefault="00AC4E55" w:rsidP="00C6294D">
      <w:pPr>
        <w:rPr>
          <w:lang w:val="en-HK"/>
        </w:rPr>
      </w:pPr>
      <w:r w:rsidRPr="00B32DFC">
        <w:rPr>
          <w:noProof/>
        </w:rPr>
        <w:lastRenderedPageBreak/>
        <w:drawing>
          <wp:anchor distT="0" distB="0" distL="114300" distR="114300" simplePos="0" relativeHeight="251661312" behindDoc="1" locked="0" layoutInCell="1" allowOverlap="1" wp14:anchorId="6F6C88ED" wp14:editId="1F422022">
            <wp:simplePos x="0" y="0"/>
            <wp:positionH relativeFrom="column">
              <wp:posOffset>1407795</wp:posOffset>
            </wp:positionH>
            <wp:positionV relativeFrom="paragraph">
              <wp:posOffset>-875665</wp:posOffset>
            </wp:positionV>
            <wp:extent cx="2967990" cy="4719955"/>
            <wp:effectExtent l="317" t="0" r="4128" b="4127"/>
            <wp:wrapTight wrapText="bothSides">
              <wp:wrapPolygon edited="0">
                <wp:start x="21598" y="-1"/>
                <wp:lineTo x="62" y="-1"/>
                <wp:lineTo x="62" y="21561"/>
                <wp:lineTo x="21598" y="21561"/>
                <wp:lineTo x="21598" y="-1"/>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20717" t="5731" r="6359"/>
                    <a:stretch/>
                  </pic:blipFill>
                  <pic:spPr bwMode="auto">
                    <a:xfrm rot="16200000">
                      <a:off x="0" y="0"/>
                      <a:ext cx="2967990" cy="4719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6294D">
        <w:rPr>
          <w:b/>
          <w:bCs/>
        </w:rPr>
        <w:t>Figure 1</w:t>
      </w:r>
      <w:r w:rsidR="00C6294D">
        <w:t xml:space="preserve"> Pie charts depicting the overall relative contributions of mass variance for the hot (</w:t>
      </w:r>
      <w:proofErr w:type="spellStart"/>
      <w:r w:rsidR="00C6294D">
        <w:t>n</w:t>
      </w:r>
      <w:r w:rsidR="00C6294D" w:rsidRPr="00330A62">
        <w:rPr>
          <w:vertAlign w:val="subscript"/>
        </w:rPr>
        <w:t>lizards</w:t>
      </w:r>
      <w:proofErr w:type="spellEnd"/>
      <w:r w:rsidR="00C6294D" w:rsidDel="002B435C">
        <w:t xml:space="preserve"> </w:t>
      </w:r>
      <w:r w:rsidR="00C6294D">
        <w:t xml:space="preserve"> = 126) and cold (</w:t>
      </w:r>
      <w:proofErr w:type="spellStart"/>
      <w:r w:rsidR="00C6294D">
        <w:t>n</w:t>
      </w:r>
      <w:r w:rsidR="00C6294D" w:rsidRPr="00330A62">
        <w:rPr>
          <w:vertAlign w:val="subscript"/>
        </w:rPr>
        <w:t>lizards</w:t>
      </w:r>
      <w:proofErr w:type="spellEnd"/>
      <w:r w:rsidR="00C6294D" w:rsidDel="002B435C">
        <w:t xml:space="preserve"> </w:t>
      </w:r>
      <w:r w:rsidR="00C6294D">
        <w:t xml:space="preserve"> =136) developmental treatment group irrespective of age. Point estimates and 95% credible intervals are presented in Table S3. There were no significant differences in variance components between developmental temperature treatments.</w:t>
      </w:r>
      <w:r w:rsidR="00C6294D" w:rsidRPr="00AE09BC">
        <w:rPr>
          <w:lang w:val="en-HK"/>
        </w:rPr>
        <w:t xml:space="preserve"> </w:t>
      </w:r>
      <w:r w:rsidR="00C6294D">
        <w:rPr>
          <w:lang w:val="en-HK"/>
        </w:rPr>
        <w:t>* in indicates very small values that were above 0.</w:t>
      </w:r>
      <w:r w:rsidR="00C6294D">
        <w:t>The influence of developmental temperature on genetic and non-genetic variance across age</w:t>
      </w:r>
      <w:r w:rsidR="00C6294D" w:rsidRPr="00B75E1A">
        <w:rPr>
          <w:noProof/>
        </w:rPr>
        <w:t xml:space="preserve"> </w:t>
      </w:r>
    </w:p>
    <w:p w14:paraId="5DB40C31" w14:textId="5AE27B19" w:rsidR="00AC4E55" w:rsidRPr="007650FB" w:rsidRDefault="00AC4E55" w:rsidP="007650FB">
      <w:pPr>
        <w:pStyle w:val="FirstParagraph"/>
      </w:pPr>
      <w:r w:rsidRPr="00C00E8D">
        <w:rPr>
          <w:noProof/>
          <w:lang w:val="en-HK"/>
        </w:rPr>
        <w:drawing>
          <wp:anchor distT="0" distB="0" distL="114300" distR="114300" simplePos="0" relativeHeight="251660288" behindDoc="1" locked="0" layoutInCell="1" allowOverlap="1" wp14:anchorId="06414FA2" wp14:editId="14C168E9">
            <wp:simplePos x="0" y="0"/>
            <wp:positionH relativeFrom="column">
              <wp:posOffset>1457325</wp:posOffset>
            </wp:positionH>
            <wp:positionV relativeFrom="paragraph">
              <wp:posOffset>548005</wp:posOffset>
            </wp:positionV>
            <wp:extent cx="2893060" cy="5673725"/>
            <wp:effectExtent l="0" t="6033"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0766" r="16470"/>
                    <a:stretch/>
                  </pic:blipFill>
                  <pic:spPr bwMode="auto">
                    <a:xfrm rot="16200000">
                      <a:off x="0" y="0"/>
                      <a:ext cx="2893060" cy="5673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6446A">
        <w:t xml:space="preserve">Treatment groups did not differ in how the relative contributions of </w:t>
      </w:r>
      <m:oMath>
        <m:r>
          <w:rPr>
            <w:rFonts w:ascii="Cambria Math" w:hAnsi="Cambria Math"/>
          </w:rPr>
          <m:t>G</m:t>
        </m:r>
      </m:oMath>
      <w:r w:rsidR="0096446A">
        <w:t xml:space="preserve"> and </w:t>
      </w:r>
      <m:oMath>
        <m:r>
          <w:rPr>
            <w:rFonts w:ascii="Cambria Math" w:hAnsi="Cambria Math"/>
          </w:rPr>
          <m:t>M</m:t>
        </m:r>
      </m:oMath>
      <w:r w:rsidR="0096446A">
        <w:t xml:space="preserve"> changed with age as their 95% credible intervals overlapped (Fig. </w:t>
      </w:r>
      <w:r w:rsidR="005036BC">
        <w:t>2</w:t>
      </w:r>
      <w:r w:rsidR="0096446A">
        <w:t xml:space="preserve">). Additive genetic variance remained relatively low and constant upon emergence until approximately nine months of age, after </w:t>
      </w:r>
      <w:r w:rsidR="0096446A">
        <w:t xml:space="preserve">which it increased rapidly (Fig. </w:t>
      </w:r>
      <w:r w:rsidR="005036BC">
        <w:t>2</w:t>
      </w:r>
      <w:r w:rsidR="0096446A">
        <w:t>). Maternal effects decreas</w:t>
      </w:r>
      <w:r w:rsidR="009D4AF6">
        <w:t>ed</w:t>
      </w:r>
      <w:r w:rsidR="0096446A">
        <w:t xml:space="preserve"> sharply upon hatching and dropped to the minimum at approximately six months before it increased</w:t>
      </w:r>
      <w:r w:rsidR="004946B4">
        <w:t xml:space="preserve"> again</w:t>
      </w:r>
      <w:r w:rsidR="0096446A">
        <w:t xml:space="preserve"> (Fig. </w:t>
      </w:r>
      <w:r w:rsidR="005036BC">
        <w:t>2</w:t>
      </w:r>
      <w:r w:rsidR="0096446A">
        <w:t xml:space="preserve">). There were some differences among developmental treatments in how residual variance changed with age (Fig. S1). Residual variance in cold incubated lizards </w:t>
      </w:r>
      <w:r w:rsidR="0046316A">
        <w:t xml:space="preserve">had a much higher intercept </w:t>
      </w:r>
      <w:r w:rsidR="002179BE">
        <w:t>compared to</w:t>
      </w:r>
      <w:r w:rsidR="0096446A">
        <w:t xml:space="preserve"> </w:t>
      </w:r>
      <w:r w:rsidR="0046316A">
        <w:t xml:space="preserve">hot incubated lizard </w:t>
      </w:r>
      <w:r w:rsidR="002179BE">
        <w:t>however their</w:t>
      </w:r>
      <w:r w:rsidR="0046316A">
        <w:t xml:space="preserve"> residual variance</w:t>
      </w:r>
      <w:r w:rsidR="0096446A">
        <w:t xml:space="preserve"> </w:t>
      </w:r>
      <w:r w:rsidR="002179BE">
        <w:t xml:space="preserve">converged by eight months of age </w:t>
      </w:r>
      <w:r w:rsidR="0096446A">
        <w:t xml:space="preserve">(Fig. </w:t>
      </w:r>
      <w:r w:rsidR="005036BC">
        <w:t>2</w:t>
      </w:r>
      <w:r w:rsidR="0096446A">
        <w:t xml:space="preserve">). </w:t>
      </w:r>
    </w:p>
    <w:p w14:paraId="040ABF16" w14:textId="7788FF38" w:rsidR="005036BC" w:rsidRPr="005036BC" w:rsidRDefault="005036BC" w:rsidP="005036BC">
      <w:pPr>
        <w:pStyle w:val="BodyText"/>
        <w:rPr>
          <w:b/>
          <w:bCs/>
        </w:rPr>
      </w:pPr>
      <w:r w:rsidRPr="004F3AC3">
        <w:rPr>
          <w:b/>
          <w:bCs/>
        </w:rPr>
        <w:lastRenderedPageBreak/>
        <w:t>Fig</w:t>
      </w:r>
      <w:r>
        <w:rPr>
          <w:b/>
          <w:bCs/>
        </w:rPr>
        <w:t>ure</w:t>
      </w:r>
      <w:r w:rsidRPr="004F3AC3">
        <w:rPr>
          <w:b/>
          <w:bCs/>
        </w:rPr>
        <w:t xml:space="preserve">. </w:t>
      </w:r>
      <w:r>
        <w:rPr>
          <w:b/>
          <w:bCs/>
        </w:rPr>
        <w:t xml:space="preserve">2 </w:t>
      </w:r>
      <w:r>
        <w:t>Scatterplot showing how additive genetic variance (</w:t>
      </w:r>
      <w:r w:rsidRPr="00900993">
        <w:rPr>
          <w:i/>
          <w:iCs/>
        </w:rPr>
        <w:t>G</w:t>
      </w:r>
      <w:r>
        <w:t>), maternal effects (</w:t>
      </w:r>
      <w:r w:rsidRPr="00900993">
        <w:rPr>
          <w:i/>
          <w:iCs/>
        </w:rPr>
        <w:t>M</w:t>
      </w:r>
      <w:r>
        <w:t>), residual variance changed with age for the hot developmental treatment (</w:t>
      </w:r>
      <w:proofErr w:type="spellStart"/>
      <w:r>
        <w:t>n</w:t>
      </w:r>
      <w:r w:rsidRPr="00330A62">
        <w:rPr>
          <w:vertAlign w:val="subscript"/>
        </w:rPr>
        <w:t>lizards</w:t>
      </w:r>
      <w:proofErr w:type="spellEnd"/>
      <w:r>
        <w:t xml:space="preserve"> = 125, red) and the cold developmental treatment (n = 136, blue). Points represent posterior means, thin lines represent the 95% credible intervals, thick lines represent the mean for each treatment group. Note that permanent environmental effects were treated as constant across age. </w:t>
      </w:r>
      <w:proofErr w:type="spellStart"/>
      <w:r>
        <w:t>V</w:t>
      </w:r>
      <w:r w:rsidRPr="002C4619">
        <w:rPr>
          <w:vertAlign w:val="subscript"/>
        </w:rPr>
        <w:t>pe</w:t>
      </w:r>
      <w:r>
        <w:rPr>
          <w:vertAlign w:val="subscript"/>
        </w:rPr>
        <w:t>rmanent</w:t>
      </w:r>
      <w:proofErr w:type="spellEnd"/>
      <w:r>
        <w:rPr>
          <w:vertAlign w:val="subscript"/>
        </w:rPr>
        <w:t xml:space="preserve"> environment</w:t>
      </w:r>
      <w:r>
        <w:t xml:space="preserve"> for the hot treatment group was </w:t>
      </w:r>
      <w:r w:rsidRPr="00630058">
        <w:t>0.004</w:t>
      </w:r>
      <w:r>
        <w:t>7 [</w:t>
      </w:r>
      <w:r w:rsidRPr="00630058">
        <w:t>0.0001</w:t>
      </w:r>
      <w:r>
        <w:t>7 –</w:t>
      </w:r>
      <w:r w:rsidRPr="00630058">
        <w:t xml:space="preserve"> 0.009</w:t>
      </w:r>
      <w:r>
        <w:t xml:space="preserve">6], </w:t>
      </w:r>
      <w:proofErr w:type="spellStart"/>
      <w:r>
        <w:t>V</w:t>
      </w:r>
      <w:r w:rsidRPr="002C4619">
        <w:rPr>
          <w:vertAlign w:val="subscript"/>
        </w:rPr>
        <w:t>pe</w:t>
      </w:r>
      <w:r>
        <w:rPr>
          <w:vertAlign w:val="subscript"/>
        </w:rPr>
        <w:t>rmanent</w:t>
      </w:r>
      <w:proofErr w:type="spellEnd"/>
      <w:r>
        <w:rPr>
          <w:vertAlign w:val="subscript"/>
        </w:rPr>
        <w:t xml:space="preserve"> environment </w:t>
      </w:r>
      <w:r>
        <w:t xml:space="preserve">for the cold treatment group was </w:t>
      </w:r>
      <w:r w:rsidRPr="00630058">
        <w:t>0.004</w:t>
      </w:r>
      <w:r>
        <w:t>7 [</w:t>
      </w:r>
      <w:r w:rsidRPr="00630058">
        <w:t>0.0006</w:t>
      </w:r>
      <w:r>
        <w:t>5 –</w:t>
      </w:r>
      <w:r w:rsidRPr="00630058">
        <w:t xml:space="preserve"> 0.008</w:t>
      </w:r>
      <w:r>
        <w:t>5].</w:t>
      </w:r>
    </w:p>
    <w:p w14:paraId="4EF3F7C8" w14:textId="49306B37" w:rsidR="005A5DF2" w:rsidRDefault="00806B78" w:rsidP="00512ACF">
      <w:pPr>
        <w:pStyle w:val="FirstParagraph"/>
        <w:ind w:firstLine="720"/>
      </w:pPr>
      <w:r>
        <w:t xml:space="preserve">We investigated whether increases in </w:t>
      </w:r>
      <w:r w:rsidR="00512ACF">
        <w:t xml:space="preserve">average </w:t>
      </w:r>
      <w:r>
        <w:t xml:space="preserve">mass over time </w:t>
      </w:r>
      <w:r w:rsidR="00F25A16">
        <w:t>affected</w:t>
      </w:r>
      <w:r>
        <w:t xml:space="preserve"> variance estimates</w:t>
      </w:r>
      <w:r w:rsidR="00750010">
        <w:t xml:space="preserve"> due to </w:t>
      </w:r>
      <w:r w:rsidR="00D54EAA">
        <w:t>scaling</w:t>
      </w:r>
      <w:r w:rsidR="00750010">
        <w:t xml:space="preserve"> effects between </w:t>
      </w:r>
      <w:r w:rsidR="00615377">
        <w:t xml:space="preserve">the </w:t>
      </w:r>
      <w:r w:rsidR="00750010">
        <w:t>mean and variance</w:t>
      </w:r>
      <w:r>
        <w:t xml:space="preserve">. </w:t>
      </w:r>
      <w:r w:rsidR="00512ACF">
        <w:t xml:space="preserve">However, we </w:t>
      </w:r>
      <w:r>
        <w:t xml:space="preserve">found that </w:t>
      </w:r>
      <w:r w:rsidR="00512ACF">
        <w:t xml:space="preserve">the </w:t>
      </w:r>
      <w:r>
        <w:t xml:space="preserve">CV of </w:t>
      </w:r>
      <w:r>
        <w:rPr>
          <w:i/>
          <w:iCs/>
        </w:rPr>
        <w:t xml:space="preserve">G </w:t>
      </w:r>
      <w:r>
        <w:t xml:space="preserve">and </w:t>
      </w:r>
      <w:r w:rsidRPr="00806B78">
        <w:rPr>
          <w:i/>
          <w:iCs/>
        </w:rPr>
        <w:t>M</w:t>
      </w:r>
      <w:r>
        <w:t xml:space="preserve"> followed the same pattern as the raw variance estimates </w:t>
      </w:r>
      <w:r w:rsidR="00512ACF">
        <w:t xml:space="preserve">suggesting that changes in variance </w:t>
      </w:r>
      <w:r w:rsidR="005A5DF2">
        <w:t>were</w:t>
      </w:r>
      <w:r w:rsidR="00512ACF">
        <w:t xml:space="preserve"> not the result of</w:t>
      </w:r>
      <w:r>
        <w:t xml:space="preserve"> </w:t>
      </w:r>
      <w:r w:rsidR="008E1FF0">
        <w:t>increasing mean body mass with age</w:t>
      </w:r>
      <w:r>
        <w:t xml:space="preserve"> (Fig. S</w:t>
      </w:r>
      <w:r w:rsidR="00CC5FA0">
        <w:t>1</w:t>
      </w:r>
      <w:r>
        <w:t xml:space="preserve">). </w:t>
      </w:r>
    </w:p>
    <w:p w14:paraId="54F28024" w14:textId="0FE119A3" w:rsidR="00B75E1A" w:rsidRDefault="0096446A" w:rsidP="0037432B">
      <w:pPr>
        <w:pStyle w:val="FirstParagraph"/>
        <w:ind w:firstLine="720"/>
      </w:pPr>
      <w:r w:rsidRPr="00806B78">
        <w:t>After</w:t>
      </w:r>
      <w:r>
        <w:t xml:space="preserve"> </w:t>
      </w:r>
      <w:r w:rsidR="00806B78">
        <w:t>accounting</w:t>
      </w:r>
      <w:r>
        <w:t xml:space="preserve"> for heterogenous residual variance, we found no treatment differences in </w:t>
      </w:r>
      <w:r w:rsidR="009A1FDF">
        <w:t>h</w:t>
      </w:r>
      <w:r w:rsidR="009A1FDF">
        <w:t>eritability</w:t>
      </w:r>
      <w:r>
        <w:t xml:space="preserve"> or the proportion of variance explained by maternal effects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Fig. </w:t>
      </w:r>
      <w:r w:rsidR="005036BC">
        <w:t>3</w:t>
      </w:r>
      <w:r>
        <w:t>). Heritability</w:t>
      </w:r>
      <w:r w:rsidR="008E1FF0">
        <w:t xml:space="preserve"> </w:t>
      </w:r>
      <w:r>
        <w:t xml:space="preserve">was very low for the first year of growth in </w:t>
      </w:r>
      <w:r>
        <w:rPr>
          <w:i/>
          <w:iCs/>
        </w:rPr>
        <w:t xml:space="preserve">L. </w:t>
      </w:r>
      <w:proofErr w:type="spellStart"/>
      <w:r>
        <w:rPr>
          <w:i/>
          <w:iCs/>
        </w:rPr>
        <w:t>delicata</w:t>
      </w:r>
      <w:proofErr w:type="spellEnd"/>
      <w:r>
        <w:t xml:space="preserve"> and only began increasing at one year of age (Fig. </w:t>
      </w:r>
      <w:r w:rsidR="005036BC">
        <w:t>3</w:t>
      </w:r>
      <w:r>
        <w:t xml:space="preserve">). As predicted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decreased </w:t>
      </w:r>
      <w:r w:rsidR="005A5DF2">
        <w:t xml:space="preserve">soon after </w:t>
      </w:r>
      <w:r>
        <w:t xml:space="preserve">hatching, however it increased slightly </w:t>
      </w:r>
      <w:r w:rsidR="005A5DF2">
        <w:t xml:space="preserve">again </w:t>
      </w:r>
      <w:r>
        <w:t xml:space="preserve">from six months of age (Fig. </w:t>
      </w:r>
      <w:r w:rsidR="005036BC">
        <w:t>3</w:t>
      </w:r>
      <w:r>
        <w:t xml:space="preserve">). The </w:t>
      </w:r>
      <m:oMath>
        <m:r>
          <w:rPr>
            <w:rFonts w:ascii="Cambria Math" w:hAnsi="Cambria Math"/>
          </w:rPr>
          <m:t>G</m:t>
        </m:r>
      </m:oMath>
      <w:r>
        <w:t xml:space="preserve"> and </w:t>
      </w:r>
      <m:oMath>
        <m:r>
          <w:rPr>
            <w:rFonts w:ascii="Cambria Math" w:hAnsi="Cambria Math"/>
          </w:rPr>
          <m:t>M</m:t>
        </m:r>
      </m:oMath>
      <w:r>
        <w:t xml:space="preserve"> matrices for each treatment group are presented in Table S4-S5.</w:t>
      </w:r>
    </w:p>
    <w:p w14:paraId="5A272B73" w14:textId="70D48043" w:rsidR="00B75E1A" w:rsidRDefault="007650FB" w:rsidP="0096446A">
      <w:pPr>
        <w:pStyle w:val="BodyText"/>
      </w:pPr>
      <w:r w:rsidRPr="0037432B">
        <w:rPr>
          <w:noProof/>
        </w:rPr>
        <w:drawing>
          <wp:anchor distT="0" distB="0" distL="114300" distR="114300" simplePos="0" relativeHeight="251662336" behindDoc="1" locked="0" layoutInCell="1" allowOverlap="1" wp14:anchorId="1B62A1B8" wp14:editId="09EF03FC">
            <wp:simplePos x="0" y="0"/>
            <wp:positionH relativeFrom="column">
              <wp:posOffset>568729</wp:posOffset>
            </wp:positionH>
            <wp:positionV relativeFrom="paragraph">
              <wp:posOffset>104314</wp:posOffset>
            </wp:positionV>
            <wp:extent cx="4639310" cy="4606925"/>
            <wp:effectExtent l="0" t="0" r="0" b="3175"/>
            <wp:wrapTight wrapText="bothSides">
              <wp:wrapPolygon edited="0">
                <wp:start x="0" y="0"/>
                <wp:lineTo x="0" y="21555"/>
                <wp:lineTo x="21523" y="21555"/>
                <wp:lineTo x="21523"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t="7393" b="11876"/>
                    <a:stretch/>
                  </pic:blipFill>
                  <pic:spPr bwMode="auto">
                    <a:xfrm>
                      <a:off x="0" y="0"/>
                      <a:ext cx="4639310" cy="4606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D3428D" w14:textId="77777777" w:rsidR="007650FB" w:rsidRDefault="007650FB" w:rsidP="0096446A">
      <w:pPr>
        <w:pStyle w:val="BodyText"/>
        <w:rPr>
          <w:b/>
          <w:bCs/>
        </w:rPr>
      </w:pPr>
    </w:p>
    <w:p w14:paraId="2ECEBB21" w14:textId="77777777" w:rsidR="007650FB" w:rsidRDefault="007650FB" w:rsidP="0096446A">
      <w:pPr>
        <w:pStyle w:val="BodyText"/>
        <w:rPr>
          <w:b/>
          <w:bCs/>
        </w:rPr>
      </w:pPr>
    </w:p>
    <w:p w14:paraId="77DDA2F0" w14:textId="77777777" w:rsidR="007650FB" w:rsidRDefault="007650FB" w:rsidP="0096446A">
      <w:pPr>
        <w:pStyle w:val="BodyText"/>
        <w:rPr>
          <w:b/>
          <w:bCs/>
        </w:rPr>
      </w:pPr>
    </w:p>
    <w:p w14:paraId="5AFFE8BA" w14:textId="77777777" w:rsidR="007650FB" w:rsidRDefault="007650FB" w:rsidP="0096446A">
      <w:pPr>
        <w:pStyle w:val="BodyText"/>
        <w:rPr>
          <w:b/>
          <w:bCs/>
        </w:rPr>
      </w:pPr>
    </w:p>
    <w:p w14:paraId="0133610C" w14:textId="77777777" w:rsidR="007650FB" w:rsidRDefault="007650FB" w:rsidP="0096446A">
      <w:pPr>
        <w:pStyle w:val="BodyText"/>
        <w:rPr>
          <w:b/>
          <w:bCs/>
        </w:rPr>
      </w:pPr>
    </w:p>
    <w:p w14:paraId="56EB7C25" w14:textId="77777777" w:rsidR="007650FB" w:rsidRDefault="007650FB" w:rsidP="0096446A">
      <w:pPr>
        <w:pStyle w:val="BodyText"/>
        <w:rPr>
          <w:b/>
          <w:bCs/>
        </w:rPr>
      </w:pPr>
    </w:p>
    <w:p w14:paraId="4AD4061A" w14:textId="77777777" w:rsidR="007650FB" w:rsidRDefault="007650FB" w:rsidP="0096446A">
      <w:pPr>
        <w:pStyle w:val="BodyText"/>
        <w:rPr>
          <w:b/>
          <w:bCs/>
        </w:rPr>
      </w:pPr>
    </w:p>
    <w:p w14:paraId="3195C25D" w14:textId="77777777" w:rsidR="007650FB" w:rsidRDefault="007650FB" w:rsidP="0096446A">
      <w:pPr>
        <w:pStyle w:val="BodyText"/>
        <w:rPr>
          <w:b/>
          <w:bCs/>
        </w:rPr>
      </w:pPr>
    </w:p>
    <w:p w14:paraId="26DC0CF5" w14:textId="77777777" w:rsidR="007650FB" w:rsidRDefault="007650FB" w:rsidP="0096446A">
      <w:pPr>
        <w:pStyle w:val="BodyText"/>
        <w:rPr>
          <w:b/>
          <w:bCs/>
        </w:rPr>
      </w:pPr>
    </w:p>
    <w:p w14:paraId="433B6BA0" w14:textId="77777777" w:rsidR="007650FB" w:rsidRDefault="007650FB" w:rsidP="0096446A">
      <w:pPr>
        <w:pStyle w:val="BodyText"/>
        <w:rPr>
          <w:b/>
          <w:bCs/>
        </w:rPr>
      </w:pPr>
    </w:p>
    <w:p w14:paraId="6900DCA1" w14:textId="77777777" w:rsidR="007650FB" w:rsidRDefault="007650FB" w:rsidP="0096446A">
      <w:pPr>
        <w:pStyle w:val="BodyText"/>
        <w:rPr>
          <w:b/>
          <w:bCs/>
        </w:rPr>
      </w:pPr>
    </w:p>
    <w:p w14:paraId="2E43E49A" w14:textId="77777777" w:rsidR="007650FB" w:rsidRDefault="007650FB" w:rsidP="0096446A">
      <w:pPr>
        <w:pStyle w:val="BodyText"/>
        <w:rPr>
          <w:b/>
          <w:bCs/>
        </w:rPr>
      </w:pPr>
    </w:p>
    <w:p w14:paraId="5775F6D1" w14:textId="77777777" w:rsidR="007650FB" w:rsidRDefault="007650FB" w:rsidP="0096446A">
      <w:pPr>
        <w:pStyle w:val="BodyText"/>
        <w:rPr>
          <w:b/>
          <w:bCs/>
        </w:rPr>
      </w:pPr>
    </w:p>
    <w:p w14:paraId="55AE6C0C" w14:textId="77777777" w:rsidR="007650FB" w:rsidRDefault="007650FB" w:rsidP="0096446A">
      <w:pPr>
        <w:pStyle w:val="BodyText"/>
        <w:rPr>
          <w:b/>
          <w:bCs/>
        </w:rPr>
      </w:pPr>
    </w:p>
    <w:p w14:paraId="3AB6DBD7" w14:textId="77777777" w:rsidR="007650FB" w:rsidRDefault="007650FB" w:rsidP="0096446A">
      <w:pPr>
        <w:pStyle w:val="BodyText"/>
        <w:rPr>
          <w:b/>
          <w:bCs/>
        </w:rPr>
      </w:pPr>
    </w:p>
    <w:p w14:paraId="275D4C59" w14:textId="77777777" w:rsidR="007650FB" w:rsidRDefault="007650FB" w:rsidP="0096446A">
      <w:pPr>
        <w:pStyle w:val="BodyText"/>
        <w:rPr>
          <w:b/>
          <w:bCs/>
        </w:rPr>
      </w:pPr>
    </w:p>
    <w:p w14:paraId="356ABAAA" w14:textId="141C93C3" w:rsidR="00B75E1A" w:rsidRPr="0096446A" w:rsidRDefault="00B75E1A" w:rsidP="0096446A">
      <w:pPr>
        <w:pStyle w:val="BodyText"/>
      </w:pPr>
      <w:r w:rsidRPr="00757A64">
        <w:rPr>
          <w:b/>
          <w:bCs/>
        </w:rPr>
        <w:t xml:space="preserve">Figure </w:t>
      </w:r>
      <w:r w:rsidR="00D42EB3">
        <w:rPr>
          <w:b/>
          <w:bCs/>
        </w:rPr>
        <w:t>3</w:t>
      </w:r>
      <w:r>
        <w:t xml:space="preserve"> </w:t>
      </w:r>
      <w:r w:rsidR="000B703E">
        <w:t>H</w:t>
      </w:r>
      <w:r>
        <w:t>eritability (</w:t>
      </w:r>
      <w:r w:rsidRPr="00192500">
        <w:rPr>
          <w:i/>
          <w:iCs/>
        </w:rPr>
        <w:t>h</w:t>
      </w:r>
      <w:r w:rsidRPr="00192500">
        <w:rPr>
          <w:i/>
          <w:iCs/>
          <w:vertAlign w:val="superscript"/>
        </w:rPr>
        <w:t>2</w:t>
      </w:r>
      <w:r>
        <w:rPr>
          <w:i/>
          <w:iCs/>
        </w:rPr>
        <w:t xml:space="preserve">, </w:t>
      </w:r>
      <w:r>
        <w:rPr>
          <w:b/>
          <w:bCs/>
        </w:rPr>
        <w:t>A</w:t>
      </w:r>
      <w:r>
        <w:t>) and the proportion of total variance explained by maternal effect</w:t>
      </w:r>
      <w:r w:rsidR="000B703E">
        <w:t xml:space="preserve"> variance</w:t>
      </w:r>
      <w:r>
        <w:t xml:space="preserve"> (</w:t>
      </w:r>
      <w:r w:rsidRPr="00D42EB3">
        <w:rPr>
          <w:i/>
          <w:iCs/>
        </w:rPr>
        <w:t>M</w:t>
      </w:r>
      <w:r w:rsidRPr="00B75E1A">
        <w:rPr>
          <w:vertAlign w:val="superscript"/>
        </w:rPr>
        <w:t>2</w:t>
      </w:r>
      <w:r>
        <w:t xml:space="preserve">, </w:t>
      </w:r>
      <w:r w:rsidRPr="00B75E1A">
        <w:rPr>
          <w:b/>
          <w:bCs/>
        </w:rPr>
        <w:t>B</w:t>
      </w:r>
      <w:r>
        <w:t xml:space="preserve">) </w:t>
      </w:r>
      <w:r w:rsidR="000B703E">
        <w:t>across</w:t>
      </w:r>
      <w:r>
        <w:t xml:space="preserve"> age</w:t>
      </w:r>
      <w:r w:rsidR="006F0D07">
        <w:t xml:space="preserve"> (days)</w:t>
      </w:r>
      <w:r>
        <w:t xml:space="preserve"> for the hot developmental treatment (</w:t>
      </w:r>
      <w:proofErr w:type="spellStart"/>
      <w:r>
        <w:t>n</w:t>
      </w:r>
      <w:r w:rsidR="006F0D07" w:rsidRPr="0037432B">
        <w:rPr>
          <w:vertAlign w:val="subscript"/>
        </w:rPr>
        <w:t>lizards</w:t>
      </w:r>
      <w:proofErr w:type="spellEnd"/>
      <w:r>
        <w:t xml:space="preserve"> = 125, red) and the cold developmental treatment (</w:t>
      </w:r>
      <w:proofErr w:type="spellStart"/>
      <w:r w:rsidR="006F0D07">
        <w:t>n</w:t>
      </w:r>
      <w:r w:rsidR="006F0D07" w:rsidRPr="00330A62">
        <w:rPr>
          <w:vertAlign w:val="subscript"/>
        </w:rPr>
        <w:t>lizards</w:t>
      </w:r>
      <w:proofErr w:type="spellEnd"/>
      <w:r w:rsidR="006F0D07">
        <w:t xml:space="preserve"> </w:t>
      </w:r>
      <w:r>
        <w:t xml:space="preserve"> = 136, blue). Points represent estimates generated </w:t>
      </w:r>
      <w:r>
        <w:lastRenderedPageBreak/>
        <w:t xml:space="preserve">from the posterior distribution of the variance-covariance matrix, thin lines represent the 95% credible intervals, thick lines represent the mean for each treatment group. </w:t>
      </w:r>
    </w:p>
    <w:p w14:paraId="233ED865" w14:textId="77777777" w:rsidR="00496477" w:rsidRDefault="00496477" w:rsidP="005579D1">
      <w:pPr>
        <w:pStyle w:val="Thesissubheading"/>
      </w:pPr>
      <w:r>
        <w:t>Developmental plasticity in growth trajectories in response to temperature</w:t>
      </w:r>
    </w:p>
    <w:p w14:paraId="57300212" w14:textId="25B5D0E6" w:rsidR="00876764" w:rsidRDefault="00496477" w:rsidP="00496477">
      <w:pPr>
        <w:ind w:firstLine="720"/>
      </w:pPr>
      <w:r>
        <w:t xml:space="preserve">While </w:t>
      </w:r>
      <w:r w:rsidR="00E57D21">
        <w:t xml:space="preserve">the </w:t>
      </w:r>
      <w:r>
        <w:t xml:space="preserve">model containing </w:t>
      </w:r>
      <w:r w:rsidR="00B004BF">
        <w:t>a</w:t>
      </w:r>
      <w:r>
        <w:t xml:space="preserve"> </w:t>
      </w:r>
      <w:r w:rsidR="00E57D21">
        <w:t xml:space="preserve">full </w:t>
      </w:r>
      <w:r>
        <w:t>interaction between treatment and linear and quadratic</w:t>
      </w:r>
      <w:r w:rsidR="00E57D21">
        <w:t xml:space="preserve"> age</w:t>
      </w:r>
      <w:r>
        <w:t xml:space="preserve"> was best supported</w:t>
      </w:r>
      <w:r w:rsidR="00E57D21">
        <w:t xml:space="preserve">, </w:t>
      </w:r>
      <w:r>
        <w:t>the improvement</w:t>
      </w:r>
      <w:r w:rsidR="00EE2410">
        <w:t xml:space="preserve"> in WAIC value</w:t>
      </w:r>
      <w:r>
        <w:t xml:space="preserve"> was marginal</w:t>
      </w:r>
      <w:r w:rsidR="00E57D21">
        <w:t xml:space="preserve"> (Table 1)</w:t>
      </w:r>
      <w:r>
        <w:t>.</w:t>
      </w:r>
      <w:r w:rsidR="00E57D21">
        <w:t xml:space="preserve"> Moreover, the l</w:t>
      </w:r>
      <w:r>
        <w:t>inear growth rate</w:t>
      </w:r>
      <w:r w:rsidR="00E57D21">
        <w:t xml:space="preserve"> (Age)</w:t>
      </w:r>
      <w:r>
        <w:t xml:space="preserve"> and curvature of the growth trajectory </w:t>
      </w:r>
      <w:r w:rsidR="00E57D21">
        <w:t>(Age</w:t>
      </w:r>
      <w:r w:rsidR="00E57D21" w:rsidRPr="00E57D21">
        <w:rPr>
          <w:vertAlign w:val="superscript"/>
        </w:rPr>
        <w:t>2</w:t>
      </w:r>
      <w:r w:rsidR="00E57D21">
        <w:t xml:space="preserve">) </w:t>
      </w:r>
      <w:r>
        <w:t xml:space="preserve">did not differ significantly between the two developmental temperature treatments </w:t>
      </w:r>
      <w:r w:rsidR="00E57D21">
        <w:t xml:space="preserve">in any of the models containing interactions </w:t>
      </w:r>
      <w:r>
        <w:t>(</w:t>
      </w:r>
      <w:r w:rsidR="00E57D21">
        <w:t>Table S</w:t>
      </w:r>
      <w:r w:rsidR="00D003D9">
        <w:t>7</w:t>
      </w:r>
      <w:r w:rsidR="00CC5FA0">
        <w:t xml:space="preserve"> - S</w:t>
      </w:r>
      <w:r w:rsidR="00E57D21">
        <w:t>9</w:t>
      </w:r>
      <w:r>
        <w:t>). Irrespective of treatment, lizard mass increased by 1.65</w:t>
      </w:r>
      <w:r w:rsidR="00240A92">
        <w:t xml:space="preserve"> </w:t>
      </w:r>
      <w:r>
        <w:t xml:space="preserve">g for every </w:t>
      </w:r>
      <w:r w:rsidR="00064253">
        <w:t xml:space="preserve">1 </w:t>
      </w:r>
      <w:r>
        <w:t xml:space="preserve">SD unit increase in age. </w:t>
      </w:r>
    </w:p>
    <w:p w14:paraId="558BCE96" w14:textId="77777777" w:rsidR="00140AC7" w:rsidRDefault="00140AC7" w:rsidP="00140AC7">
      <w:pPr>
        <w:pStyle w:val="BodyText"/>
      </w:pPr>
      <w:r w:rsidRPr="00EA169D">
        <w:rPr>
          <w:b/>
          <w:bCs/>
        </w:rPr>
        <w:t>Table 1</w:t>
      </w:r>
      <w:r>
        <w:t xml:space="preserve"> Comparisons of WAIC values of four model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2926) with different combinations of treatment interactions with age parameters. </w:t>
      </w:r>
      <m:oMath>
        <m:r>
          <w:rPr>
            <w:rFonts w:ascii="Cambria Math" w:hAnsi="Cambria Math"/>
          </w:rPr>
          <m:t>∆ELPD</m:t>
        </m:r>
      </m:oMath>
      <w:r>
        <w:rPr>
          <w:rFonts w:eastAsiaTheme="minorEastAsia"/>
        </w:rPr>
        <w:t xml:space="preserve"> represents the difference in expected log predicted density. Age measured in days was z-transformed (mean = </w:t>
      </w:r>
      <w:r w:rsidRPr="00B73F56">
        <w:rPr>
          <w:rFonts w:eastAsiaTheme="minorEastAsia"/>
        </w:rPr>
        <w:t>361.34</w:t>
      </w:r>
      <w:r>
        <w:rPr>
          <w:rFonts w:eastAsiaTheme="minorEastAsia"/>
        </w:rPr>
        <w:t xml:space="preserve">, SD = </w:t>
      </w:r>
      <w:r w:rsidRPr="00825F4F">
        <w:rPr>
          <w:rFonts w:eastAsiaTheme="minorEastAsia"/>
        </w:rPr>
        <w:t>185.16</w:t>
      </w:r>
      <w:r>
        <w:rPr>
          <w:rFonts w:eastAsiaTheme="minorEastAsia"/>
        </w:rPr>
        <w:t>)</w:t>
      </w:r>
    </w:p>
    <w:tbl>
      <w:tblPr>
        <w:tblStyle w:val="Table"/>
        <w:tblW w:w="10232" w:type="dxa"/>
        <w:tblInd w:w="-602" w:type="dxa"/>
        <w:tblLook w:val="07E0" w:firstRow="1" w:lastRow="1" w:firstColumn="1" w:lastColumn="1" w:noHBand="1" w:noVBand="1"/>
      </w:tblPr>
      <w:tblGrid>
        <w:gridCol w:w="6864"/>
        <w:gridCol w:w="893"/>
        <w:gridCol w:w="1000"/>
        <w:gridCol w:w="1475"/>
      </w:tblGrid>
      <w:tr w:rsidR="00140AC7" w14:paraId="099C1EBF" w14:textId="77777777" w:rsidTr="00D756B0">
        <w:trPr>
          <w:trHeight w:val="335"/>
        </w:trPr>
        <w:tc>
          <w:tcPr>
            <w:tcW w:w="0" w:type="auto"/>
            <w:tcBorders>
              <w:top w:val="single" w:sz="2" w:space="0" w:color="auto"/>
              <w:bottom w:val="single" w:sz="2" w:space="0" w:color="auto"/>
            </w:tcBorders>
            <w:vAlign w:val="bottom"/>
          </w:tcPr>
          <w:p w14:paraId="6F8141A2" w14:textId="77777777" w:rsidR="00140AC7" w:rsidRDefault="00140AC7" w:rsidP="00D756B0">
            <w:pPr>
              <w:pStyle w:val="Compact"/>
            </w:pPr>
            <w:r>
              <w:t>Formula of Fixed Effects</w:t>
            </w:r>
          </w:p>
        </w:tc>
        <w:tc>
          <w:tcPr>
            <w:tcW w:w="0" w:type="auto"/>
            <w:tcBorders>
              <w:top w:val="single" w:sz="2" w:space="0" w:color="auto"/>
              <w:bottom w:val="single" w:sz="2" w:space="0" w:color="auto"/>
            </w:tcBorders>
            <w:vAlign w:val="bottom"/>
          </w:tcPr>
          <w:p w14:paraId="4CBFC854" w14:textId="77777777" w:rsidR="00140AC7" w:rsidRDefault="00140AC7" w:rsidP="00D756B0">
            <w:pPr>
              <w:pStyle w:val="Compact"/>
              <w:jc w:val="center"/>
            </w:pPr>
            <w:r>
              <w:t>WAIC</w:t>
            </w:r>
          </w:p>
        </w:tc>
        <w:tc>
          <w:tcPr>
            <w:tcW w:w="0" w:type="auto"/>
            <w:tcBorders>
              <w:top w:val="single" w:sz="2" w:space="0" w:color="auto"/>
              <w:bottom w:val="single" w:sz="2" w:space="0" w:color="auto"/>
            </w:tcBorders>
            <w:vAlign w:val="bottom"/>
          </w:tcPr>
          <w:p w14:paraId="74752EAE" w14:textId="77777777" w:rsidR="00140AC7" w:rsidRDefault="00140AC7" w:rsidP="00D756B0">
            <w:pPr>
              <w:pStyle w:val="Compact"/>
              <w:jc w:val="center"/>
            </w:pPr>
            <m:oMathPara>
              <m:oMath>
                <m:r>
                  <w:rPr>
                    <w:rFonts w:ascii="Cambria Math" w:hAnsi="Cambria Math"/>
                  </w:rPr>
                  <m:t>∆ELPD</m:t>
                </m:r>
              </m:oMath>
            </m:oMathPara>
          </w:p>
        </w:tc>
        <w:tc>
          <w:tcPr>
            <w:tcW w:w="0" w:type="auto"/>
            <w:tcBorders>
              <w:top w:val="single" w:sz="2" w:space="0" w:color="auto"/>
              <w:bottom w:val="single" w:sz="2" w:space="0" w:color="auto"/>
            </w:tcBorders>
            <w:vAlign w:val="bottom"/>
          </w:tcPr>
          <w:p w14:paraId="4E8CC631" w14:textId="77777777" w:rsidR="00140AC7" w:rsidRDefault="00140AC7" w:rsidP="00D756B0">
            <w:pPr>
              <w:pStyle w:val="Compact"/>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140AC7" w14:paraId="2ACE8CF5" w14:textId="77777777" w:rsidTr="00D756B0">
        <w:trPr>
          <w:trHeight w:val="342"/>
        </w:trPr>
        <w:tc>
          <w:tcPr>
            <w:tcW w:w="0" w:type="auto"/>
            <w:tcBorders>
              <w:top w:val="single" w:sz="2" w:space="0" w:color="auto"/>
            </w:tcBorders>
          </w:tcPr>
          <w:p w14:paraId="455429CD" w14:textId="77777777" w:rsidR="00140AC7" w:rsidRDefault="00140AC7" w:rsidP="00D756B0">
            <w:pPr>
              <w:pStyle w:val="Compact"/>
            </w:pPr>
            <w:r>
              <w:t>Treatment + Age + Age</w:t>
            </w:r>
            <w:r w:rsidRPr="00470E70">
              <w:rPr>
                <w:vertAlign w:val="superscript"/>
              </w:rPr>
              <w:t>2</w:t>
            </w:r>
            <w:r>
              <w:t xml:space="preserve"> + </w:t>
            </w:r>
            <w:r>
              <w:rPr>
                <w:vertAlign w:val="superscript"/>
              </w:rPr>
              <w:t xml:space="preserve"> </w:t>
            </w:r>
            <w:r>
              <w:t xml:space="preserve">Treatment </w:t>
            </w:r>
            <m:oMath>
              <m:r>
                <w:rPr>
                  <w:rFonts w:ascii="Cambria Math" w:hAnsi="Cambria Math"/>
                </w:rPr>
                <m:t>×</m:t>
              </m:r>
            </m:oMath>
            <w:r>
              <w:rPr>
                <w:rFonts w:eastAsiaTheme="minorEastAsia"/>
              </w:rPr>
              <w:t xml:space="preserve"> </w:t>
            </w:r>
            <w:r w:rsidRPr="001F105A">
              <w:rPr>
                <w:iCs/>
              </w:rPr>
              <w:t>Ag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Borders>
              <w:top w:val="single" w:sz="2" w:space="0" w:color="auto"/>
            </w:tcBorders>
          </w:tcPr>
          <w:p w14:paraId="48D481F4" w14:textId="77777777" w:rsidR="00140AC7" w:rsidRDefault="00140AC7" w:rsidP="00D756B0">
            <w:pPr>
              <w:pStyle w:val="Compact"/>
              <w:jc w:val="center"/>
            </w:pPr>
            <w:r>
              <w:t>-3301</w:t>
            </w:r>
          </w:p>
        </w:tc>
        <w:tc>
          <w:tcPr>
            <w:tcW w:w="0" w:type="auto"/>
            <w:tcBorders>
              <w:top w:val="single" w:sz="2" w:space="0" w:color="auto"/>
            </w:tcBorders>
          </w:tcPr>
          <w:p w14:paraId="1B8A375F" w14:textId="77777777" w:rsidR="00140AC7" w:rsidRDefault="00140AC7" w:rsidP="00D756B0">
            <w:pPr>
              <w:pStyle w:val="Compact"/>
              <w:jc w:val="center"/>
            </w:pPr>
            <w:r>
              <w:t>0</w:t>
            </w:r>
          </w:p>
        </w:tc>
        <w:tc>
          <w:tcPr>
            <w:tcW w:w="0" w:type="auto"/>
            <w:tcBorders>
              <w:top w:val="single" w:sz="2" w:space="0" w:color="auto"/>
            </w:tcBorders>
          </w:tcPr>
          <w:p w14:paraId="207B072A" w14:textId="77777777" w:rsidR="00140AC7" w:rsidRDefault="00140AC7" w:rsidP="00D756B0">
            <w:pPr>
              <w:pStyle w:val="Compact"/>
              <w:jc w:val="center"/>
            </w:pPr>
            <w:r>
              <w:t>0</w:t>
            </w:r>
          </w:p>
        </w:tc>
      </w:tr>
      <w:tr w:rsidR="00140AC7" w14:paraId="2EACC52E" w14:textId="77777777" w:rsidTr="00D756B0">
        <w:trPr>
          <w:trHeight w:val="188"/>
        </w:trPr>
        <w:tc>
          <w:tcPr>
            <w:tcW w:w="0" w:type="auto"/>
          </w:tcPr>
          <w:p w14:paraId="51025D68" w14:textId="77777777" w:rsidR="00140AC7" w:rsidRDefault="00140AC7" w:rsidP="00D756B0">
            <w:pPr>
              <w:pStyle w:val="Compact"/>
            </w:pPr>
            <w:r>
              <w:t>Treatment + Age + Age</w:t>
            </w:r>
            <w:r w:rsidRPr="00470E70">
              <w:rPr>
                <w:vertAlign w:val="superscript"/>
              </w:rPr>
              <w:t>2</w:t>
            </w:r>
            <w:r>
              <w:rPr>
                <w:vertAlign w:val="superscript"/>
              </w:rPr>
              <w:t xml:space="preserve"> </w:t>
            </w:r>
            <w:r>
              <w:t>+ Treatment</w:t>
            </w:r>
            <w:r>
              <w:rPr>
                <w:i/>
              </w:rPr>
              <w:t xml:space="preserve"> </w:t>
            </w:r>
            <m:oMath>
              <m:r>
                <w:rPr>
                  <w:rFonts w:ascii="Cambria Math" w:hAnsi="Cambria Math"/>
                </w:rPr>
                <m:t>×</m:t>
              </m:r>
            </m:oMath>
            <w:r>
              <w:rPr>
                <w:rFonts w:eastAsiaTheme="minorEastAsia"/>
              </w:rPr>
              <w:t xml:space="preserve"> </w:t>
            </w:r>
            <w:r>
              <w:t>Age</w:t>
            </w:r>
          </w:p>
        </w:tc>
        <w:tc>
          <w:tcPr>
            <w:tcW w:w="0" w:type="auto"/>
          </w:tcPr>
          <w:p w14:paraId="62C646C8" w14:textId="77777777" w:rsidR="00140AC7" w:rsidRDefault="00140AC7" w:rsidP="00D756B0">
            <w:pPr>
              <w:pStyle w:val="Compact"/>
              <w:jc w:val="center"/>
            </w:pPr>
            <w:r>
              <w:t>-3295</w:t>
            </w:r>
          </w:p>
        </w:tc>
        <w:tc>
          <w:tcPr>
            <w:tcW w:w="0" w:type="auto"/>
          </w:tcPr>
          <w:p w14:paraId="6B9644FD" w14:textId="77777777" w:rsidR="00140AC7" w:rsidRDefault="00140AC7" w:rsidP="00D756B0">
            <w:pPr>
              <w:pStyle w:val="Compact"/>
              <w:jc w:val="center"/>
            </w:pPr>
            <w:r>
              <w:t>-0.62</w:t>
            </w:r>
          </w:p>
        </w:tc>
        <w:tc>
          <w:tcPr>
            <w:tcW w:w="0" w:type="auto"/>
          </w:tcPr>
          <w:p w14:paraId="7EE1920C" w14:textId="77777777" w:rsidR="00140AC7" w:rsidRDefault="00140AC7" w:rsidP="00D756B0">
            <w:pPr>
              <w:pStyle w:val="Compact"/>
              <w:jc w:val="center"/>
            </w:pPr>
            <w:r>
              <w:t>1.182</w:t>
            </w:r>
          </w:p>
        </w:tc>
      </w:tr>
      <w:tr w:rsidR="00140AC7" w14:paraId="50C48D64" w14:textId="77777777" w:rsidTr="00D756B0">
        <w:trPr>
          <w:trHeight w:val="188"/>
        </w:trPr>
        <w:tc>
          <w:tcPr>
            <w:tcW w:w="0" w:type="auto"/>
          </w:tcPr>
          <w:p w14:paraId="35154210" w14:textId="77777777" w:rsidR="00140AC7" w:rsidRDefault="00140AC7" w:rsidP="00D756B0">
            <w:pPr>
              <w:pStyle w:val="Compact"/>
            </w:pPr>
            <w:commentRangeStart w:id="7"/>
            <w:commentRangeStart w:id="8"/>
            <w:r>
              <w:t>Treatment + Age + Age</w:t>
            </w:r>
            <w:r w:rsidRPr="00470E70">
              <w:rPr>
                <w:vertAlign w:val="superscript"/>
              </w:rPr>
              <w:t>2</w:t>
            </w:r>
            <w:r>
              <w:t xml:space="preserv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Pr>
          <w:p w14:paraId="0B943D2D" w14:textId="77777777" w:rsidR="00140AC7" w:rsidRDefault="00140AC7" w:rsidP="00D756B0">
            <w:pPr>
              <w:pStyle w:val="Compact"/>
              <w:jc w:val="center"/>
            </w:pPr>
            <w:r>
              <w:t>-3300</w:t>
            </w:r>
          </w:p>
        </w:tc>
        <w:tc>
          <w:tcPr>
            <w:tcW w:w="0" w:type="auto"/>
          </w:tcPr>
          <w:p w14:paraId="50FBA743" w14:textId="77777777" w:rsidR="00140AC7" w:rsidRDefault="00140AC7" w:rsidP="00D756B0">
            <w:pPr>
              <w:pStyle w:val="Compact"/>
              <w:jc w:val="center"/>
            </w:pPr>
            <w:r>
              <w:t>-2.798</w:t>
            </w:r>
          </w:p>
        </w:tc>
        <w:tc>
          <w:tcPr>
            <w:tcW w:w="0" w:type="auto"/>
          </w:tcPr>
          <w:p w14:paraId="614C8CDB" w14:textId="77777777" w:rsidR="00140AC7" w:rsidRDefault="00140AC7" w:rsidP="00D756B0">
            <w:pPr>
              <w:pStyle w:val="Compact"/>
              <w:jc w:val="center"/>
            </w:pPr>
            <w:r>
              <w:t>1.375</w:t>
            </w:r>
            <w:commentRangeEnd w:id="7"/>
            <w:r>
              <w:rPr>
                <w:rStyle w:val="CommentReference"/>
                <w:lang w:val="en-GB"/>
              </w:rPr>
              <w:commentReference w:id="7"/>
            </w:r>
            <w:r>
              <w:rPr>
                <w:rStyle w:val="CommentReference"/>
                <w:lang w:val="en-GB"/>
              </w:rPr>
              <w:commentReference w:id="8"/>
            </w:r>
          </w:p>
        </w:tc>
      </w:tr>
      <w:commentRangeEnd w:id="8"/>
      <w:tr w:rsidR="00140AC7" w14:paraId="04051EF4" w14:textId="77777777" w:rsidTr="00D756B0">
        <w:trPr>
          <w:trHeight w:val="188"/>
        </w:trPr>
        <w:tc>
          <w:tcPr>
            <w:tcW w:w="0" w:type="auto"/>
            <w:tcBorders>
              <w:bottom w:val="single" w:sz="4" w:space="0" w:color="auto"/>
            </w:tcBorders>
          </w:tcPr>
          <w:p w14:paraId="1F711B62" w14:textId="77777777" w:rsidR="00140AC7" w:rsidRDefault="00140AC7" w:rsidP="00D756B0">
            <w:pPr>
              <w:pStyle w:val="Compact"/>
            </w:pPr>
            <w:r>
              <w:t>Treatment + Age + Age</w:t>
            </w:r>
            <w:r w:rsidRPr="00470E70">
              <w:rPr>
                <w:vertAlign w:val="superscript"/>
              </w:rPr>
              <w:t>2</w:t>
            </w:r>
          </w:p>
        </w:tc>
        <w:tc>
          <w:tcPr>
            <w:tcW w:w="0" w:type="auto"/>
            <w:tcBorders>
              <w:bottom w:val="single" w:sz="4" w:space="0" w:color="auto"/>
            </w:tcBorders>
          </w:tcPr>
          <w:p w14:paraId="51344136" w14:textId="77777777" w:rsidR="00140AC7" w:rsidRDefault="00140AC7" w:rsidP="00D756B0">
            <w:pPr>
              <w:pStyle w:val="Compact"/>
              <w:jc w:val="center"/>
            </w:pPr>
            <w:r>
              <w:t>-3292</w:t>
            </w:r>
          </w:p>
        </w:tc>
        <w:tc>
          <w:tcPr>
            <w:tcW w:w="0" w:type="auto"/>
            <w:tcBorders>
              <w:bottom w:val="single" w:sz="4" w:space="0" w:color="auto"/>
            </w:tcBorders>
          </w:tcPr>
          <w:p w14:paraId="5CB6A0D0" w14:textId="77777777" w:rsidR="00140AC7" w:rsidRDefault="00140AC7" w:rsidP="00D756B0">
            <w:pPr>
              <w:pStyle w:val="Compact"/>
              <w:jc w:val="center"/>
            </w:pPr>
            <w:r>
              <w:t>-4.452</w:t>
            </w:r>
          </w:p>
        </w:tc>
        <w:tc>
          <w:tcPr>
            <w:tcW w:w="0" w:type="auto"/>
            <w:tcBorders>
              <w:bottom w:val="single" w:sz="4" w:space="0" w:color="auto"/>
            </w:tcBorders>
          </w:tcPr>
          <w:p w14:paraId="6544307D" w14:textId="77777777" w:rsidR="00140AC7" w:rsidRDefault="00140AC7" w:rsidP="00D756B0">
            <w:pPr>
              <w:pStyle w:val="Compact"/>
              <w:jc w:val="center"/>
            </w:pPr>
            <w:r>
              <w:t>1.563</w:t>
            </w:r>
          </w:p>
        </w:tc>
      </w:tr>
    </w:tbl>
    <w:p w14:paraId="4E7765DE" w14:textId="77777777" w:rsidR="00140AC7" w:rsidRDefault="00140AC7" w:rsidP="00140AC7"/>
    <w:p w14:paraId="54F6946B" w14:textId="35C801D3" w:rsidR="00496477" w:rsidRDefault="00496477" w:rsidP="0073218D">
      <w:pPr>
        <w:ind w:firstLine="720"/>
      </w:pPr>
      <w:r>
        <w:t xml:space="preserve">Developmental temperature </w:t>
      </w:r>
      <w:r w:rsidR="00387140">
        <w:t>did,</w:t>
      </w:r>
      <w:r>
        <w:t xml:space="preserve"> however</w:t>
      </w:r>
      <w:r w:rsidR="00387140">
        <w:t>,</w:t>
      </w:r>
      <w:r>
        <w:t xml:space="preserve"> </w:t>
      </w:r>
      <w:r w:rsidR="00387140">
        <w:t>influenced</w:t>
      </w:r>
      <w:r>
        <w:t xml:space="preserve"> </w:t>
      </w:r>
      <w:r w:rsidR="002728AB">
        <w:t xml:space="preserve">hatching </w:t>
      </w:r>
      <w:r>
        <w:t xml:space="preserve">mass (Table </w:t>
      </w:r>
      <w:r w:rsidR="0045396B">
        <w:t>1</w:t>
      </w:r>
      <w:r>
        <w:t xml:space="preserve">, Fig. </w:t>
      </w:r>
      <w:r w:rsidR="0045396B">
        <w:t>3</w:t>
      </w:r>
      <w:r>
        <w:t xml:space="preserve">). Lizards from the ‘cold’ treatment were on average 0.030 g (0.018g – 0.041g) heavier compared to lizards from the ‘hot’ treatment (Table. </w:t>
      </w:r>
      <w:r w:rsidR="00387140">
        <w:t>2</w:t>
      </w:r>
      <w:r>
        <w:t>). Larger initial masses meant that lizards from the ‘cold’ treatment reached their maximum mass slightly earlier (3</w:t>
      </w:r>
      <w:r w:rsidR="0045396B">
        <w:t>82</w:t>
      </w:r>
      <w:r>
        <w:t>.</w:t>
      </w:r>
      <w:r w:rsidR="0045396B">
        <w:t>97</w:t>
      </w:r>
      <w:r>
        <w:t xml:space="preserve"> days, 95% CI: </w:t>
      </w:r>
      <w:r w:rsidR="0045396B">
        <w:t>358.84</w:t>
      </w:r>
      <w:r w:rsidR="00240A92">
        <w:t xml:space="preserve"> </w:t>
      </w:r>
      <w:r>
        <w:t>– 40</w:t>
      </w:r>
      <w:r w:rsidR="006F29A9">
        <w:t>9</w:t>
      </w:r>
      <w:r>
        <w:t>.</w:t>
      </w:r>
      <w:r w:rsidR="006F29A9">
        <w:t>78</w:t>
      </w:r>
      <w:r>
        <w:t>) compared to lizards from ‘hot’ treatment (4</w:t>
      </w:r>
      <w:r w:rsidR="006F29A9">
        <w:t>13</w:t>
      </w:r>
      <w:r>
        <w:t>.</w:t>
      </w:r>
      <w:r w:rsidR="006F29A9">
        <w:t>04</w:t>
      </w:r>
      <w:r>
        <w:t xml:space="preserve"> days, 95% CI: 37</w:t>
      </w:r>
      <w:r w:rsidR="006F29A9">
        <w:t>9</w:t>
      </w:r>
      <w:r>
        <w:t>.7</w:t>
      </w:r>
      <w:r w:rsidR="006F29A9">
        <w:t>0</w:t>
      </w:r>
      <w:r>
        <w:t xml:space="preserve"> – 4</w:t>
      </w:r>
      <w:r w:rsidR="006F29A9">
        <w:t>52</w:t>
      </w:r>
      <w:r>
        <w:t>.</w:t>
      </w:r>
      <w:r w:rsidR="006F29A9">
        <w:t>34</w:t>
      </w:r>
      <w:r>
        <w:t xml:space="preserve">). </w:t>
      </w:r>
      <w:r>
        <w:rPr>
          <w:i/>
          <w:iCs/>
        </w:rPr>
        <w:t xml:space="preserve">G </w:t>
      </w:r>
      <w:r>
        <w:t xml:space="preserve">and </w:t>
      </w:r>
      <w:r>
        <w:rPr>
          <w:i/>
          <w:iCs/>
        </w:rPr>
        <w:t>M</w:t>
      </w:r>
      <w:r>
        <w:t xml:space="preserve"> matrices </w:t>
      </w:r>
      <w:r w:rsidR="00876764">
        <w:t xml:space="preserve">from this model, along with </w:t>
      </w:r>
      <w:r>
        <w:t>other variance components</w:t>
      </w:r>
      <w:r w:rsidR="00876764">
        <w:t>,</w:t>
      </w:r>
      <w:r>
        <w:t xml:space="preserve"> are presented in Table S</w:t>
      </w:r>
      <w:r w:rsidR="00140AC7">
        <w:t>6</w:t>
      </w:r>
      <w:r>
        <w:t>.</w:t>
      </w:r>
    </w:p>
    <w:p w14:paraId="2A7A7332" w14:textId="0ADA34C1" w:rsidR="00140AC7" w:rsidRDefault="007650FB" w:rsidP="007650FB">
      <w:pPr>
        <w:jc w:val="center"/>
      </w:pPr>
      <w:r>
        <w:rPr>
          <w:noProof/>
        </w:rPr>
        <w:drawing>
          <wp:inline distT="0" distB="0" distL="0" distR="0" wp14:anchorId="70268A08" wp14:editId="118A5567">
            <wp:extent cx="3865418" cy="340301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14">
                      <a:extLst>
                        <a:ext uri="{28A0092B-C50C-407E-A947-70E740481C1C}">
                          <a14:useLocalDpi xmlns:a14="http://schemas.microsoft.com/office/drawing/2010/main" val="0"/>
                        </a:ext>
                      </a:extLst>
                    </a:blip>
                    <a:srcRect b="6124"/>
                    <a:stretch/>
                  </pic:blipFill>
                  <pic:spPr bwMode="auto">
                    <a:xfrm>
                      <a:off x="0" y="0"/>
                      <a:ext cx="3869252" cy="3406389"/>
                    </a:xfrm>
                    <a:prstGeom prst="rect">
                      <a:avLst/>
                    </a:prstGeom>
                    <a:ln>
                      <a:noFill/>
                    </a:ln>
                    <a:extLst>
                      <a:ext uri="{53640926-AAD7-44D8-BBD7-CCE9431645EC}">
                        <a14:shadowObscured xmlns:a14="http://schemas.microsoft.com/office/drawing/2010/main"/>
                      </a:ext>
                    </a:extLst>
                  </pic:spPr>
                </pic:pic>
              </a:graphicData>
            </a:graphic>
          </wp:inline>
        </w:drawing>
      </w:r>
    </w:p>
    <w:p w14:paraId="01506049" w14:textId="38C9F7DC" w:rsidR="00140AC7" w:rsidRDefault="00140AC7" w:rsidP="007650FB">
      <w:pPr>
        <w:pStyle w:val="BodyText"/>
      </w:pPr>
      <w:r w:rsidRPr="00543621">
        <w:rPr>
          <w:b/>
          <w:bCs/>
        </w:rPr>
        <w:lastRenderedPageBreak/>
        <w:t>Fig</w:t>
      </w:r>
      <w:r>
        <w:rPr>
          <w:b/>
          <w:bCs/>
        </w:rPr>
        <w:t xml:space="preserve">ure 3 </w:t>
      </w:r>
      <w:r>
        <w:t>Model predictions of log-transformed mass over age from the two developmental temperatures. We randomly subset 40 lizards (20 from each treatment) to plot their individual growth curves. Points represent mean estimates for each lizard from the hot developmental treatment (hot) and the cold developmental treatment (blue). Thick lines represent average growth curve for each treatment. Faint grey lines are each individual’s growth curve. Model predictions were generated from the full model where interaction terms between treatment and both the linear component and quadratic component were included</w:t>
      </w:r>
    </w:p>
    <w:p w14:paraId="3B7E2353" w14:textId="4421F403" w:rsidR="00140AC7" w:rsidRPr="00AA3E17" w:rsidRDefault="00140AC7" w:rsidP="00140AC7">
      <w:pPr>
        <w:pStyle w:val="BodyText"/>
        <w:rPr>
          <w:rFonts w:cs="Times New Roman"/>
          <w:i/>
          <w:iCs/>
        </w:rPr>
      </w:pPr>
      <w:r w:rsidRPr="00AA0F39">
        <w:rPr>
          <w:rFonts w:cs="Times New Roman"/>
          <w:b/>
          <w:bCs/>
        </w:rPr>
        <w:t xml:space="preserve">Table </w:t>
      </w:r>
      <w:r>
        <w:rPr>
          <w:rFonts w:cs="Times New Roman"/>
          <w:b/>
          <w:bCs/>
        </w:rPr>
        <w:t>2</w:t>
      </w:r>
      <w:r w:rsidRPr="00AA0F39">
        <w:rPr>
          <w:rFonts w:cs="Times New Roman"/>
        </w:rPr>
        <w:t xml:space="preserve"> Coefficient estimates from full model testing the effects of developmental treatment on mass and how mass changes with age. Bolded estimates are significantly different from zero. * indicates that value is above zero prior to rounding. n</w:t>
      </w:r>
      <w:r w:rsidRPr="00AA0F39">
        <w:rPr>
          <w:rFonts w:cs="Times New Roman"/>
          <w:vertAlign w:val="subscript"/>
        </w:rPr>
        <w:t>obs</w:t>
      </w:r>
      <w:r w:rsidRPr="00AA0F39">
        <w:rPr>
          <w:rFonts w:cs="Times New Roman"/>
        </w:rPr>
        <w:t xml:space="preserve"> = 2926. </w:t>
      </w:r>
      <w:r w:rsidRPr="00AA0F39">
        <w:rPr>
          <w:rFonts w:eastAsiaTheme="minorEastAsia"/>
        </w:rPr>
        <w:t>Age measured in days was z-transformed (mean = 361.34, SD = 185.16)</w:t>
      </w:r>
      <w:r>
        <w:rPr>
          <w:rFonts w:eastAsiaTheme="minorEastAsia"/>
        </w:rPr>
        <w:t xml:space="preserve">. </w:t>
      </w:r>
      <w:r>
        <w:rPr>
          <w:rFonts w:eastAsiaTheme="minorEastAsia"/>
          <w:i/>
          <w:iCs/>
        </w:rPr>
        <w:t xml:space="preserve">G </w:t>
      </w:r>
      <w:r w:rsidRPr="00547E7B">
        <w:rPr>
          <w:rFonts w:eastAsiaTheme="minorEastAsia"/>
        </w:rPr>
        <w:t>and</w:t>
      </w:r>
      <w:r>
        <w:rPr>
          <w:rFonts w:eastAsiaTheme="minorEastAsia"/>
          <w:i/>
          <w:iCs/>
        </w:rPr>
        <w:t xml:space="preserve"> </w:t>
      </w:r>
      <w:r w:rsidRPr="00547E7B">
        <w:rPr>
          <w:rFonts w:eastAsiaTheme="minorEastAsia"/>
        </w:rPr>
        <w:t>M</w:t>
      </w:r>
      <w:r>
        <w:rPr>
          <w:rFonts w:eastAsiaTheme="minorEastAsia"/>
        </w:rPr>
        <w:t xml:space="preserve"> matrices for this model is presented in Table S6.</w:t>
      </w:r>
    </w:p>
    <w:tbl>
      <w:tblPr>
        <w:tblStyle w:val="Table"/>
        <w:tblW w:w="3402" w:type="pct"/>
        <w:tblInd w:w="1425" w:type="dxa"/>
        <w:tblLook w:val="07E0" w:firstRow="1" w:lastRow="1" w:firstColumn="1" w:lastColumn="1" w:noHBand="1" w:noVBand="1"/>
      </w:tblPr>
      <w:tblGrid>
        <w:gridCol w:w="2572"/>
        <w:gridCol w:w="1376"/>
        <w:gridCol w:w="1099"/>
        <w:gridCol w:w="1090"/>
      </w:tblGrid>
      <w:tr w:rsidR="00140AC7" w14:paraId="255817AE" w14:textId="77777777" w:rsidTr="00D756B0">
        <w:tc>
          <w:tcPr>
            <w:tcW w:w="0" w:type="auto"/>
            <w:tcBorders>
              <w:bottom w:val="single" w:sz="0" w:space="0" w:color="auto"/>
            </w:tcBorders>
            <w:vAlign w:val="bottom"/>
          </w:tcPr>
          <w:p w14:paraId="711E0602" w14:textId="77777777" w:rsidR="00140AC7" w:rsidRDefault="00140AC7" w:rsidP="00D756B0">
            <w:pPr>
              <w:pStyle w:val="Compact"/>
            </w:pPr>
            <w:r>
              <w:t>Parameter</w:t>
            </w:r>
          </w:p>
        </w:tc>
        <w:tc>
          <w:tcPr>
            <w:tcW w:w="0" w:type="auto"/>
            <w:tcBorders>
              <w:bottom w:val="single" w:sz="0" w:space="0" w:color="auto"/>
            </w:tcBorders>
            <w:vAlign w:val="bottom"/>
          </w:tcPr>
          <w:p w14:paraId="27D97948" w14:textId="77777777" w:rsidR="00140AC7" w:rsidRDefault="00140AC7" w:rsidP="00D756B0">
            <w:pPr>
              <w:pStyle w:val="Compact"/>
              <w:jc w:val="center"/>
            </w:pPr>
            <w:r>
              <w:t>Estimate</w:t>
            </w:r>
          </w:p>
        </w:tc>
        <w:tc>
          <w:tcPr>
            <w:tcW w:w="0" w:type="auto"/>
            <w:tcBorders>
              <w:bottom w:val="single" w:sz="0" w:space="0" w:color="auto"/>
            </w:tcBorders>
            <w:vAlign w:val="bottom"/>
          </w:tcPr>
          <w:p w14:paraId="5D0E910D" w14:textId="77777777" w:rsidR="00140AC7" w:rsidRDefault="00140AC7" w:rsidP="00D756B0">
            <w:pPr>
              <w:pStyle w:val="Compact"/>
              <w:jc w:val="center"/>
            </w:pPr>
            <w:r>
              <w:t>Lower</w:t>
            </w:r>
          </w:p>
        </w:tc>
        <w:tc>
          <w:tcPr>
            <w:tcW w:w="0" w:type="auto"/>
            <w:tcBorders>
              <w:bottom w:val="single" w:sz="0" w:space="0" w:color="auto"/>
            </w:tcBorders>
            <w:vAlign w:val="bottom"/>
          </w:tcPr>
          <w:p w14:paraId="12DF8E05" w14:textId="77777777" w:rsidR="00140AC7" w:rsidRDefault="00140AC7" w:rsidP="00D756B0">
            <w:pPr>
              <w:pStyle w:val="Compact"/>
              <w:jc w:val="center"/>
            </w:pPr>
            <w:r>
              <w:t>Upper</w:t>
            </w:r>
          </w:p>
        </w:tc>
      </w:tr>
      <w:tr w:rsidR="00140AC7" w14:paraId="3F5BD18D" w14:textId="77777777" w:rsidTr="00D756B0">
        <w:tc>
          <w:tcPr>
            <w:tcW w:w="0" w:type="auto"/>
          </w:tcPr>
          <w:p w14:paraId="3F913B16" w14:textId="77777777" w:rsidR="00140AC7" w:rsidRDefault="00140AC7" w:rsidP="00D756B0">
            <w:pPr>
              <w:pStyle w:val="Compact"/>
            </w:pPr>
            <w:r>
              <w:t>Intercept</w:t>
            </w:r>
          </w:p>
        </w:tc>
        <w:tc>
          <w:tcPr>
            <w:tcW w:w="0" w:type="auto"/>
          </w:tcPr>
          <w:p w14:paraId="4194A2C5" w14:textId="77777777" w:rsidR="00140AC7" w:rsidRPr="00AA3E17" w:rsidRDefault="00140AC7" w:rsidP="00D756B0">
            <w:pPr>
              <w:pStyle w:val="Compact"/>
              <w:jc w:val="center"/>
              <w:rPr>
                <w:b/>
                <w:bCs/>
              </w:rPr>
            </w:pPr>
            <w:r w:rsidRPr="00AA3E17">
              <w:rPr>
                <w:b/>
                <w:bCs/>
              </w:rPr>
              <w:t>-0.991</w:t>
            </w:r>
          </w:p>
        </w:tc>
        <w:tc>
          <w:tcPr>
            <w:tcW w:w="0" w:type="auto"/>
          </w:tcPr>
          <w:p w14:paraId="7E3528FE" w14:textId="77777777" w:rsidR="00140AC7" w:rsidRPr="00AA3E17" w:rsidRDefault="00140AC7" w:rsidP="00D756B0">
            <w:pPr>
              <w:pStyle w:val="Compact"/>
              <w:jc w:val="center"/>
              <w:rPr>
                <w:b/>
                <w:bCs/>
              </w:rPr>
            </w:pPr>
            <w:r w:rsidRPr="00AA3E17">
              <w:rPr>
                <w:b/>
                <w:bCs/>
              </w:rPr>
              <w:t>-1.01</w:t>
            </w:r>
          </w:p>
        </w:tc>
        <w:tc>
          <w:tcPr>
            <w:tcW w:w="0" w:type="auto"/>
          </w:tcPr>
          <w:p w14:paraId="587298C6" w14:textId="77777777" w:rsidR="00140AC7" w:rsidRPr="00AA3E17" w:rsidRDefault="00140AC7" w:rsidP="00D756B0">
            <w:pPr>
              <w:pStyle w:val="Compact"/>
              <w:jc w:val="center"/>
              <w:rPr>
                <w:b/>
                <w:bCs/>
              </w:rPr>
            </w:pPr>
            <w:r w:rsidRPr="00AA3E17">
              <w:rPr>
                <w:b/>
                <w:bCs/>
              </w:rPr>
              <w:t>-0.971</w:t>
            </w:r>
          </w:p>
        </w:tc>
      </w:tr>
      <w:tr w:rsidR="00140AC7" w14:paraId="0F024FB0" w14:textId="77777777" w:rsidTr="00D756B0">
        <w:tc>
          <w:tcPr>
            <w:tcW w:w="0" w:type="auto"/>
          </w:tcPr>
          <w:p w14:paraId="4082DE19" w14:textId="77777777" w:rsidR="00140AC7" w:rsidRDefault="00140AC7" w:rsidP="00D756B0">
            <w:pPr>
              <w:pStyle w:val="Compact"/>
            </w:pPr>
            <w:r>
              <w:t>Treatment</w:t>
            </w:r>
          </w:p>
        </w:tc>
        <w:tc>
          <w:tcPr>
            <w:tcW w:w="0" w:type="auto"/>
          </w:tcPr>
          <w:p w14:paraId="778F30AE" w14:textId="77777777" w:rsidR="00140AC7" w:rsidRPr="00AA3E17" w:rsidRDefault="00140AC7" w:rsidP="00D756B0">
            <w:pPr>
              <w:pStyle w:val="Compact"/>
              <w:jc w:val="center"/>
              <w:rPr>
                <w:b/>
                <w:bCs/>
              </w:rPr>
            </w:pPr>
            <w:r w:rsidRPr="00AA3E17">
              <w:rPr>
                <w:b/>
                <w:bCs/>
              </w:rPr>
              <w:t>-0.083</w:t>
            </w:r>
          </w:p>
        </w:tc>
        <w:tc>
          <w:tcPr>
            <w:tcW w:w="0" w:type="auto"/>
          </w:tcPr>
          <w:p w14:paraId="4B4B8DFA" w14:textId="77777777" w:rsidR="00140AC7" w:rsidRPr="00AA3E17" w:rsidRDefault="00140AC7" w:rsidP="00D756B0">
            <w:pPr>
              <w:pStyle w:val="Compact"/>
              <w:jc w:val="center"/>
              <w:rPr>
                <w:b/>
                <w:bCs/>
              </w:rPr>
            </w:pPr>
            <w:r w:rsidRPr="00AA3E17">
              <w:rPr>
                <w:b/>
                <w:bCs/>
              </w:rPr>
              <w:t>-0.114</w:t>
            </w:r>
          </w:p>
        </w:tc>
        <w:tc>
          <w:tcPr>
            <w:tcW w:w="0" w:type="auto"/>
          </w:tcPr>
          <w:p w14:paraId="2C9298F2" w14:textId="77777777" w:rsidR="00140AC7" w:rsidRPr="00AA3E17" w:rsidRDefault="00140AC7" w:rsidP="00D756B0">
            <w:pPr>
              <w:pStyle w:val="Compact"/>
              <w:jc w:val="center"/>
              <w:rPr>
                <w:b/>
                <w:bCs/>
              </w:rPr>
            </w:pPr>
            <w:r w:rsidRPr="00AA3E17">
              <w:rPr>
                <w:b/>
                <w:bCs/>
              </w:rPr>
              <w:t>-0.05</w:t>
            </w:r>
          </w:p>
        </w:tc>
      </w:tr>
      <w:tr w:rsidR="00140AC7" w14:paraId="5B51E942" w14:textId="77777777" w:rsidTr="00D756B0">
        <w:tc>
          <w:tcPr>
            <w:tcW w:w="0" w:type="auto"/>
          </w:tcPr>
          <w:p w14:paraId="66B7C942" w14:textId="77777777" w:rsidR="00140AC7" w:rsidRDefault="00140AC7" w:rsidP="00D756B0">
            <w:pPr>
              <w:pStyle w:val="Compact"/>
            </w:pPr>
            <w:r>
              <w:t>Age</w:t>
            </w:r>
          </w:p>
        </w:tc>
        <w:tc>
          <w:tcPr>
            <w:tcW w:w="0" w:type="auto"/>
          </w:tcPr>
          <w:p w14:paraId="33B0DD44" w14:textId="77777777" w:rsidR="00140AC7" w:rsidRPr="00AA3E17" w:rsidRDefault="00140AC7" w:rsidP="00D756B0">
            <w:pPr>
              <w:pStyle w:val="Compact"/>
              <w:jc w:val="center"/>
              <w:rPr>
                <w:b/>
                <w:bCs/>
              </w:rPr>
            </w:pPr>
            <w:r w:rsidRPr="00AA3E17">
              <w:rPr>
                <w:b/>
                <w:bCs/>
              </w:rPr>
              <w:t>0.5</w:t>
            </w:r>
          </w:p>
        </w:tc>
        <w:tc>
          <w:tcPr>
            <w:tcW w:w="0" w:type="auto"/>
          </w:tcPr>
          <w:p w14:paraId="23254FF3" w14:textId="77777777" w:rsidR="00140AC7" w:rsidRPr="00AA3E17" w:rsidRDefault="00140AC7" w:rsidP="00D756B0">
            <w:pPr>
              <w:pStyle w:val="Compact"/>
              <w:jc w:val="center"/>
              <w:rPr>
                <w:b/>
                <w:bCs/>
              </w:rPr>
            </w:pPr>
            <w:r w:rsidRPr="00AA3E17">
              <w:rPr>
                <w:b/>
                <w:bCs/>
              </w:rPr>
              <w:t>0.476</w:t>
            </w:r>
          </w:p>
        </w:tc>
        <w:tc>
          <w:tcPr>
            <w:tcW w:w="0" w:type="auto"/>
          </w:tcPr>
          <w:p w14:paraId="6978D360" w14:textId="77777777" w:rsidR="00140AC7" w:rsidRPr="00AA3E17" w:rsidRDefault="00140AC7" w:rsidP="00D756B0">
            <w:pPr>
              <w:pStyle w:val="Compact"/>
              <w:jc w:val="center"/>
              <w:rPr>
                <w:b/>
                <w:bCs/>
              </w:rPr>
            </w:pPr>
            <w:r w:rsidRPr="00AA3E17">
              <w:rPr>
                <w:b/>
                <w:bCs/>
              </w:rPr>
              <w:t>0.526</w:t>
            </w:r>
          </w:p>
        </w:tc>
      </w:tr>
      <w:tr w:rsidR="00140AC7" w14:paraId="249DEA64" w14:textId="77777777" w:rsidTr="00D756B0">
        <w:tc>
          <w:tcPr>
            <w:tcW w:w="0" w:type="auto"/>
          </w:tcPr>
          <w:p w14:paraId="706E6B94" w14:textId="77777777" w:rsidR="00140AC7" w:rsidRDefault="00140AC7" w:rsidP="00D756B0">
            <w:pPr>
              <w:pStyle w:val="Compact"/>
            </w:pPr>
            <w:r>
              <w:t>Age</w:t>
            </w:r>
            <w:r w:rsidRPr="00470E70">
              <w:rPr>
                <w:vertAlign w:val="superscript"/>
              </w:rPr>
              <w:t>2</w:t>
            </w:r>
          </w:p>
        </w:tc>
        <w:tc>
          <w:tcPr>
            <w:tcW w:w="0" w:type="auto"/>
          </w:tcPr>
          <w:p w14:paraId="57220E77" w14:textId="77777777" w:rsidR="00140AC7" w:rsidRPr="00AA3E17" w:rsidRDefault="00140AC7" w:rsidP="00D756B0">
            <w:pPr>
              <w:pStyle w:val="Compact"/>
              <w:jc w:val="center"/>
              <w:rPr>
                <w:b/>
                <w:bCs/>
              </w:rPr>
            </w:pPr>
            <w:r w:rsidRPr="00AA3E17">
              <w:rPr>
                <w:b/>
                <w:bCs/>
              </w:rPr>
              <w:t>-0.196</w:t>
            </w:r>
          </w:p>
        </w:tc>
        <w:tc>
          <w:tcPr>
            <w:tcW w:w="0" w:type="auto"/>
          </w:tcPr>
          <w:p w14:paraId="5091D541" w14:textId="77777777" w:rsidR="00140AC7" w:rsidRPr="00AA3E17" w:rsidRDefault="00140AC7" w:rsidP="00D756B0">
            <w:pPr>
              <w:pStyle w:val="Compact"/>
              <w:jc w:val="center"/>
              <w:rPr>
                <w:b/>
                <w:bCs/>
              </w:rPr>
            </w:pPr>
            <w:r w:rsidRPr="00AA3E17">
              <w:rPr>
                <w:b/>
                <w:bCs/>
              </w:rPr>
              <w:t>-0.216</w:t>
            </w:r>
          </w:p>
        </w:tc>
        <w:tc>
          <w:tcPr>
            <w:tcW w:w="0" w:type="auto"/>
          </w:tcPr>
          <w:p w14:paraId="05AEF948" w14:textId="77777777" w:rsidR="00140AC7" w:rsidRPr="00AA3E17" w:rsidRDefault="00140AC7" w:rsidP="00D756B0">
            <w:pPr>
              <w:pStyle w:val="Compact"/>
              <w:jc w:val="center"/>
              <w:rPr>
                <w:b/>
                <w:bCs/>
              </w:rPr>
            </w:pPr>
            <w:r w:rsidRPr="00AA3E17">
              <w:rPr>
                <w:b/>
                <w:bCs/>
              </w:rPr>
              <w:t>-0.178</w:t>
            </w:r>
          </w:p>
        </w:tc>
      </w:tr>
      <w:tr w:rsidR="00140AC7" w14:paraId="31EFD8C7" w14:textId="77777777" w:rsidTr="00D756B0">
        <w:tc>
          <w:tcPr>
            <w:tcW w:w="0" w:type="auto"/>
          </w:tcPr>
          <w:p w14:paraId="5935D0BF" w14:textId="77777777" w:rsidR="00140AC7" w:rsidRDefault="00140AC7" w:rsidP="00D756B0">
            <w:pPr>
              <w:pStyle w:val="Compact"/>
            </w:pPr>
            <w:r>
              <w:t xml:space="preserve">Treatment </w:t>
            </w:r>
            <m:oMath>
              <m:r>
                <w:rPr>
                  <w:rFonts w:ascii="Cambria Math" w:hAnsi="Cambria Math"/>
                </w:rPr>
                <m:t>×</m:t>
              </m:r>
            </m:oMath>
            <w:r>
              <w:rPr>
                <w:rFonts w:eastAsiaTheme="minorEastAsia"/>
              </w:rPr>
              <w:t xml:space="preserve"> </w:t>
            </w:r>
            <w:r w:rsidRPr="001F105A">
              <w:rPr>
                <w:iCs/>
              </w:rPr>
              <w:t>Age</w:t>
            </w:r>
          </w:p>
        </w:tc>
        <w:tc>
          <w:tcPr>
            <w:tcW w:w="0" w:type="auto"/>
          </w:tcPr>
          <w:p w14:paraId="0096281A" w14:textId="77777777" w:rsidR="00140AC7" w:rsidRDefault="00140AC7" w:rsidP="00D756B0">
            <w:pPr>
              <w:pStyle w:val="Compact"/>
              <w:jc w:val="center"/>
            </w:pPr>
            <w:r>
              <w:t>0.008</w:t>
            </w:r>
          </w:p>
        </w:tc>
        <w:tc>
          <w:tcPr>
            <w:tcW w:w="0" w:type="auto"/>
          </w:tcPr>
          <w:p w14:paraId="1B8D1276" w14:textId="77777777" w:rsidR="00140AC7" w:rsidRDefault="00140AC7" w:rsidP="00D756B0">
            <w:pPr>
              <w:pStyle w:val="Compact"/>
              <w:jc w:val="center"/>
            </w:pPr>
            <w:r>
              <w:t>-0.021</w:t>
            </w:r>
          </w:p>
        </w:tc>
        <w:tc>
          <w:tcPr>
            <w:tcW w:w="0" w:type="auto"/>
          </w:tcPr>
          <w:p w14:paraId="0E0A085F" w14:textId="77777777" w:rsidR="00140AC7" w:rsidRDefault="00140AC7" w:rsidP="00D756B0">
            <w:pPr>
              <w:pStyle w:val="Compact"/>
              <w:jc w:val="center"/>
            </w:pPr>
            <w:r>
              <w:t>0.037</w:t>
            </w:r>
          </w:p>
        </w:tc>
      </w:tr>
      <w:tr w:rsidR="00140AC7" w14:paraId="07093FE1" w14:textId="77777777" w:rsidTr="00D756B0">
        <w:tc>
          <w:tcPr>
            <w:tcW w:w="0" w:type="auto"/>
          </w:tcPr>
          <w:p w14:paraId="595C0539" w14:textId="77777777" w:rsidR="00140AC7" w:rsidRDefault="00140AC7" w:rsidP="00D756B0">
            <w:pPr>
              <w:pStyle w:val="Compact"/>
            </w:pPr>
            <w:r w:rsidRPr="001F105A">
              <w:rPr>
                <w:iCs/>
              </w:rPr>
              <w:t>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Pr>
          <w:p w14:paraId="3A41435F" w14:textId="77777777" w:rsidR="00140AC7" w:rsidRDefault="00140AC7" w:rsidP="00D756B0">
            <w:pPr>
              <w:pStyle w:val="Compact"/>
              <w:jc w:val="center"/>
            </w:pPr>
            <w:r>
              <w:t>0.022</w:t>
            </w:r>
          </w:p>
        </w:tc>
        <w:tc>
          <w:tcPr>
            <w:tcW w:w="0" w:type="auto"/>
          </w:tcPr>
          <w:p w14:paraId="74C265A1" w14:textId="77777777" w:rsidR="00140AC7" w:rsidRDefault="00140AC7" w:rsidP="00D756B0">
            <w:pPr>
              <w:pStyle w:val="Compact"/>
              <w:jc w:val="center"/>
            </w:pPr>
            <w:r>
              <w:t>-0.007</w:t>
            </w:r>
          </w:p>
        </w:tc>
        <w:tc>
          <w:tcPr>
            <w:tcW w:w="0" w:type="auto"/>
          </w:tcPr>
          <w:p w14:paraId="60C1D4B0" w14:textId="77777777" w:rsidR="00140AC7" w:rsidRDefault="00140AC7" w:rsidP="00D756B0">
            <w:pPr>
              <w:pStyle w:val="Compact"/>
              <w:jc w:val="center"/>
            </w:pPr>
            <w:r>
              <w:t>0.052</w:t>
            </w:r>
          </w:p>
        </w:tc>
      </w:tr>
    </w:tbl>
    <w:p w14:paraId="31CF8C9A" w14:textId="77777777" w:rsidR="00496477" w:rsidRDefault="00496477" w:rsidP="00496477">
      <w:pPr>
        <w:pStyle w:val="BodyText"/>
      </w:pPr>
    </w:p>
    <w:p w14:paraId="3CF86EEF" w14:textId="21C4A5B0" w:rsidR="00CC1936" w:rsidRPr="00CC1936" w:rsidRDefault="00496477" w:rsidP="00CC1936">
      <w:pPr>
        <w:pStyle w:val="Heading1"/>
      </w:pPr>
      <w:commentRangeStart w:id="9"/>
      <w:r>
        <w:t>Discussion</w:t>
      </w:r>
      <w:commentRangeEnd w:id="9"/>
      <w:r w:rsidR="002421F5">
        <w:rPr>
          <w:rStyle w:val="CommentReference"/>
          <w:rFonts w:eastAsiaTheme="minorHAnsi" w:cstheme="minorBidi"/>
          <w:b w:val="0"/>
          <w:color w:val="auto"/>
        </w:rPr>
        <w:commentReference w:id="9"/>
      </w:r>
    </w:p>
    <w:p w14:paraId="3DD9965E" w14:textId="4B7EE1B2" w:rsidR="00496477" w:rsidRDefault="00D57AC9" w:rsidP="00D756B0">
      <w:pPr>
        <w:ind w:firstLine="720"/>
      </w:pPr>
      <w:r>
        <w:t xml:space="preserve">Early development at hot temperatures resulted in smaller body sizes compared to development at cold temperatures. </w:t>
      </w:r>
      <w:r w:rsidR="0044122D">
        <w:t>G</w:t>
      </w:r>
      <w:r w:rsidR="00A74C26">
        <w:t>rowth trajectories</w:t>
      </w:r>
      <w:r w:rsidR="0044122D">
        <w:t>, however,</w:t>
      </w:r>
      <w:r w:rsidR="00A74C26">
        <w:t xml:space="preserve"> were not significantly impacted by </w:t>
      </w:r>
      <w:r>
        <w:t xml:space="preserve">early </w:t>
      </w:r>
      <w:r w:rsidR="00A74C26">
        <w:t>thermal environment</w:t>
      </w:r>
      <w:r>
        <w:t>s</w:t>
      </w:r>
      <w:r w:rsidR="00B30768">
        <w:t xml:space="preserve"> – lizards from both </w:t>
      </w:r>
      <w:r w:rsidR="00D756B0">
        <w:t>temperatures</w:t>
      </w:r>
      <w:r w:rsidR="00B30768">
        <w:t xml:space="preserve"> grew at the same rate despite cold animals remaining larger throughout life</w:t>
      </w:r>
      <w:r w:rsidR="00A74C26">
        <w:t xml:space="preserve">. </w:t>
      </w:r>
      <w:r w:rsidR="00AC4E55">
        <w:t>Marginalising over age, we found that</w:t>
      </w:r>
      <w:r w:rsidR="00A74C26">
        <w:t xml:space="preserve"> developmental temperature did not impact the </w:t>
      </w:r>
      <w:r w:rsidR="00D756B0">
        <w:t xml:space="preserve">relative contributions of </w:t>
      </w:r>
      <w:r w:rsidR="00A74C26">
        <w:t>additive genetic</w:t>
      </w:r>
      <w:r w:rsidR="00D756B0">
        <w:t>,</w:t>
      </w:r>
      <w:r w:rsidR="00A74C26">
        <w:t xml:space="preserve"> maternal </w:t>
      </w:r>
      <w:r w:rsidR="00D756B0">
        <w:t>variance</w:t>
      </w:r>
      <w:r w:rsidR="00AC4E55">
        <w:t>,</w:t>
      </w:r>
      <w:r w:rsidR="00D756B0">
        <w:t xml:space="preserve"> permanent environment</w:t>
      </w:r>
      <w:r w:rsidR="00A74C26">
        <w:t xml:space="preserve"> variance</w:t>
      </w:r>
      <w:r w:rsidR="00AC4E55">
        <w:t xml:space="preserve"> or residual variance</w:t>
      </w:r>
      <w:r w:rsidR="00A74C26">
        <w:t xml:space="preserve">. </w:t>
      </w:r>
      <w:r w:rsidR="007650FB">
        <w:t xml:space="preserve">The environmental component of the phenotype (residual variance) explained most of the variability in body </w:t>
      </w:r>
      <w:r w:rsidR="007650FB">
        <w:t>mass.</w:t>
      </w:r>
      <w:r w:rsidR="007650FB">
        <w:t xml:space="preserve"> </w:t>
      </w:r>
      <w:r w:rsidR="007650FB">
        <w:t>Congruently, h</w:t>
      </w:r>
      <w:r w:rsidR="00496477">
        <w:t xml:space="preserve">eritability </w:t>
      </w:r>
      <w:r w:rsidR="00064253">
        <w:t>of mass</w:t>
      </w:r>
      <w:r w:rsidR="00241903">
        <w:t xml:space="preserve"> was generally low </w:t>
      </w:r>
      <w:r w:rsidR="007650FB">
        <w:t>across</w:t>
      </w:r>
      <w:r w:rsidR="00064253">
        <w:t xml:space="preserve"> ontogeny</w:t>
      </w:r>
      <w:r w:rsidR="00A74C26">
        <w:t xml:space="preserve">, </w:t>
      </w:r>
      <w:r>
        <w:t>increasing</w:t>
      </w:r>
      <w:r w:rsidR="00496477">
        <w:t xml:space="preserve"> at </w:t>
      </w:r>
      <w:r>
        <w:t xml:space="preserve">one year of </w:t>
      </w:r>
      <w:r>
        <w:t>age</w:t>
      </w:r>
      <w:r w:rsidR="00496477">
        <w:t xml:space="preserve">. </w:t>
      </w:r>
      <w:r w:rsidR="00A74C26">
        <w:t>As we predicted, m</w:t>
      </w:r>
      <w:r w:rsidR="00064253">
        <w:t>aternal effect</w:t>
      </w:r>
      <w:r w:rsidR="00A74C26">
        <w:t>s</w:t>
      </w:r>
      <w:r w:rsidR="00064253">
        <w:t xml:space="preserve"> </w:t>
      </w:r>
      <w:r w:rsidR="00A74C26">
        <w:t>on</w:t>
      </w:r>
      <w:r w:rsidR="00064253">
        <w:t xml:space="preserve"> offspring mass declined in the first</w:t>
      </w:r>
      <w:r>
        <w:t xml:space="preserve"> few</w:t>
      </w:r>
      <w:r w:rsidR="00064253">
        <w:t xml:space="preserve"> month</w:t>
      </w:r>
      <w:r>
        <w:t>s</w:t>
      </w:r>
      <w:r w:rsidR="00AC4E55">
        <w:t>,</w:t>
      </w:r>
      <w:r w:rsidR="00064253">
        <w:t xml:space="preserve"> </w:t>
      </w:r>
      <w:r w:rsidR="00A74C26">
        <w:t>presumably because</w:t>
      </w:r>
      <w:r w:rsidR="00064253">
        <w:t xml:space="preserve"> maternal non-genetic contributions</w:t>
      </w:r>
      <w:r w:rsidR="00A74C26">
        <w:t xml:space="preserve"> were less influential on mass over time</w:t>
      </w:r>
      <w:r w:rsidR="00064253">
        <w:t xml:space="preserve">. </w:t>
      </w:r>
      <w:r w:rsidR="005B4ADF">
        <w:t>U</w:t>
      </w:r>
      <w:r w:rsidR="00064253">
        <w:t>nexpectedly,</w:t>
      </w:r>
      <w:r w:rsidR="00496477">
        <w:t xml:space="preserve"> </w:t>
      </w:r>
      <w:r w:rsidR="00064253">
        <w:t>maternal effect</w:t>
      </w:r>
      <w:r w:rsidR="00073451">
        <w:t>s</w:t>
      </w:r>
      <w:r w:rsidR="00064253">
        <w:t xml:space="preserve"> </w:t>
      </w:r>
      <w:r w:rsidR="00A85E47">
        <w:t>increased</w:t>
      </w:r>
      <w:r w:rsidR="00496477">
        <w:t xml:space="preserve"> again at approximately six months</w:t>
      </w:r>
      <w:r w:rsidR="00064253">
        <w:t xml:space="preserve"> </w:t>
      </w:r>
      <w:r w:rsidR="005B4ADF">
        <w:t xml:space="preserve">possibly from maternal genetic factors </w:t>
      </w:r>
      <w:r w:rsidR="00DA32AF">
        <w:t>affecting</w:t>
      </w:r>
      <w:r w:rsidR="005B4ADF">
        <w:t xml:space="preserve"> mass</w:t>
      </w:r>
      <w:r w:rsidR="00DA32AF">
        <w:t xml:space="preserve">. </w:t>
      </w:r>
      <w:r w:rsidR="007650FB">
        <w:t>Upon hatching, the residual variance</w:t>
      </w:r>
      <w:r w:rsidR="00AC4E55">
        <w:t xml:space="preserve"> </w:t>
      </w:r>
      <w:r w:rsidR="007650FB">
        <w:t xml:space="preserve">component </w:t>
      </w:r>
      <w:r w:rsidR="00DA32AF">
        <w:t xml:space="preserve">of body mass </w:t>
      </w:r>
      <w:r w:rsidR="007650FB">
        <w:t xml:space="preserve">was much higher in lizards that were reared at cold </w:t>
      </w:r>
      <w:r w:rsidR="00DA32AF">
        <w:t xml:space="preserve">incubation </w:t>
      </w:r>
      <w:r w:rsidR="007650FB">
        <w:t xml:space="preserve">temperatures, suggesting that </w:t>
      </w:r>
      <w:r w:rsidR="00DA32AF">
        <w:t>aspects of development</w:t>
      </w:r>
      <w:r w:rsidR="007650FB">
        <w:t xml:space="preserve"> environment played a bigger role in determining</w:t>
      </w:r>
      <w:r w:rsidR="00DA32AF">
        <w:t xml:space="preserve"> their</w:t>
      </w:r>
      <w:r w:rsidR="007650FB">
        <w:t xml:space="preserve"> hatching mass. </w:t>
      </w:r>
    </w:p>
    <w:p w14:paraId="6F15D05F" w14:textId="147D4AEF" w:rsidR="00B30768" w:rsidRPr="007364DE" w:rsidRDefault="00B30768" w:rsidP="009B3261">
      <w:pPr>
        <w:pStyle w:val="Thesissubheading"/>
      </w:pPr>
      <w:r w:rsidRPr="007364DE">
        <w:t>Thermal developmental plasticity in growth</w:t>
      </w:r>
    </w:p>
    <w:p w14:paraId="4301204F" w14:textId="77777777" w:rsidR="007C0D86" w:rsidRDefault="007C0D86" w:rsidP="00496477"/>
    <w:p w14:paraId="7172B2FB" w14:textId="5BBC1871" w:rsidR="005561AB" w:rsidRDefault="00554852" w:rsidP="00496477">
      <w:r>
        <w:t>In ectotherms, temperature plays a pervasive role in phenotypic development</w:t>
      </w:r>
      <w:r w:rsidR="00DF6498">
        <w:t xml:space="preserve"> </w:t>
      </w:r>
      <w:r w:rsidR="00DF6498">
        <w:fldChar w:fldCharType="begin"/>
      </w:r>
      <w:r w:rsidR="000F70BF">
        <w:instrText xml:space="preserve"> ADDIN ZOTERO_ITEM CSL_CITATION {"citationID":"NmICcIrO","properties":{"formattedCitation":"(Eyck et al., 2019; Noble et al., 2017; O\\uc0\\u8217{}Dea et al., 2019; While et al., 2018)","plainCitation":"(Eyck et al., 2019; Noble et al., 2017; O’Dea et al., 2019; Whi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1087,"uris":["http://zotero.org/users/1379426/items/AFG7IXHS"],"uri":["http://zotero.org/users/1379426/items/AFG7IXHS"],"itemData":{"id":1087,"type":"article-journal","container-title":"Biological Reviews","DOI":"10.1111/brv.12333","issue":"1","language":"English","page":"72–97","title":"Developmental temperatures and phenotypic plasticity in reptiles: a systematic review and meta-analysis","volume":"93","author":[{"family":"Noble","given":"Daniel W A"},{"family":"Stenhouse","given":"Vaughn"},{"family":"Schwanz","given":"Lisa E"}],"issued":{"date-parts":[["2017",5]]}}},{"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id":3941,"uris":["http://zotero.org/users/1379426/items/FIHXXQJS"],"uri":["http://zotero.org/users/1379426/items/FIHXXQJS"],"itemData":{"id":3941,"type":"article-journal","abstract":"Early life environments shape phenotypic development in important ways that can lead to long-lasting effects on phenotype and fitness. In reptiles, one aspect of the early environment that impacts development is temperature (termed ‘thermal developmental plasticity’). Indeed, the thermal environment during incubation is known to influence morphological, physiological, and behavioral traits, some of which have important consequences for many ecological and evolutionary processes. Despite this, few studies have attempted to synthesize and collate data from this expansive and important body of research. Here, we systematically review research into thermal developmental plasticity across reptiles, structured around the key papers and findings that have shaped the field over the past 50 years. From these papers, we introduce a large database (the ‘Reptile Development Database’) consisting of 9,773 trait means across 300 studies examining thermal developmental plasticity. This dataset encompasses data on a range of phenotypes, including morphological, physiological, behavioral, and performance traits along with growth rate, incubation duration, sex ratio, and survival (e.g., hatching success) across all major reptile clades. Finally, from our literature synthesis and data exploration, we identify key research themes associated with thermal developmental plasticity, important gaps in empirical research, and demonstrate how future progress can be made through targeted empirical, meta-analytic, and comparative work.","container-title":"Journal of Experimental Zoology Part A: Ecological and Integrative Physiology","DOI":"10.1002/jez.2181","ISSN":"2471-5646","issue":"4-5","language":"en","note":"_eprint: https://onlinelibrary.wiley.com/doi/pdf/10.1002/jez.2181","page":"162-176","source":"Wiley Online Library","title":"Patterns of developmental plasticity in response to incubation temperature in reptiles","volume":"329","author":[{"family":"While","given":"Geoffrey M"},{"family":"Noble","given":"Daniel W A"},{"family":"Uller","given":"Tobias"},{"family":"Warner","given":"Daniel A."},{"family":"Riley","given":"Julia L."},{"family":"Du","given":"Wei-Guo"},{"family":"Schwanz","given":"Lisa E."}],"issued":{"date-parts":[["2018"]]}}}],"schema":"https://github.com/citation-style-language/schema/raw/master/csl-citation.json"} </w:instrText>
      </w:r>
      <w:r w:rsidR="00DF6498">
        <w:fldChar w:fldCharType="separate"/>
      </w:r>
      <w:r w:rsidR="000F70BF" w:rsidRPr="000F70BF">
        <w:rPr>
          <w:rFonts w:cs="Times New Roman"/>
        </w:rPr>
        <w:t>(Eyck et al., 2019; Noble et al., 2017; O’Dea et al., 2019; While et al., 2018)</w:t>
      </w:r>
      <w:r w:rsidR="00DF6498">
        <w:fldChar w:fldCharType="end"/>
      </w:r>
      <w:r w:rsidR="00DF6498">
        <w:t xml:space="preserve">. </w:t>
      </w:r>
      <w:r w:rsidR="00A12A73">
        <w:t xml:space="preserve">Contrary to other </w:t>
      </w:r>
      <w:r w:rsidR="00D867D3">
        <w:t xml:space="preserve">reptile </w:t>
      </w:r>
      <w:r w:rsidR="00A12A73">
        <w:t xml:space="preserve">studies, we </w:t>
      </w:r>
      <w:r w:rsidR="00BB2863">
        <w:t>did not show that</w:t>
      </w:r>
      <w:r w:rsidR="00A12A73">
        <w:t xml:space="preserve"> g</w:t>
      </w:r>
      <w:r w:rsidR="006425AC">
        <w:t>rowth rate</w:t>
      </w:r>
      <w:r w:rsidR="00D27E3A">
        <w:t xml:space="preserve"> </w:t>
      </w:r>
      <w:r w:rsidR="00BB2863">
        <w:t>differed</w:t>
      </w:r>
      <w:r w:rsidR="006425AC">
        <w:t xml:space="preserve"> between </w:t>
      </w:r>
      <w:r w:rsidR="0030316B">
        <w:t>developmental temperatures</w:t>
      </w:r>
      <w:r w:rsidR="0034113E">
        <w:t>.</w:t>
      </w:r>
      <w:r w:rsidR="00D27E3A">
        <w:t xml:space="preserve"> </w:t>
      </w:r>
      <w:r w:rsidR="0030316B">
        <w:t xml:space="preserve">Some </w:t>
      </w:r>
      <w:r w:rsidR="00D867D3">
        <w:t xml:space="preserve">researchers </w:t>
      </w:r>
      <w:r w:rsidR="0030316B">
        <w:t>report</w:t>
      </w:r>
      <w:r w:rsidR="00D867D3">
        <w:t>ed</w:t>
      </w:r>
      <w:r w:rsidR="0030316B">
        <w:t xml:space="preserve"> increase</w:t>
      </w:r>
      <w:r w:rsidR="00BB2863">
        <w:t>s in</w:t>
      </w:r>
      <w:r w:rsidR="0030316B">
        <w:t xml:space="preserve"> growth at higher incubation temperatures </w:t>
      </w:r>
      <w:r w:rsidR="00DF6498">
        <w:fldChar w:fldCharType="begin"/>
      </w:r>
      <w:r w:rsidR="00DF6498">
        <w:instrText xml:space="preserve"> ADDIN ZOTERO_ITEM CSL_CITATION {"citationID":"t7Lpzgzs","properties":{"formattedCitation":"(Elphick &amp; Shine, 1999; Hare et al., 2004; Verd\\uc0\\u250{}\\uc0\\u8208{}Ricoy et al., 2014)","plainCitation":"(Elphick &amp; Shine, 1999; Hare et al., 2004; Verdú‐Ricoy et al., 2014)","noteIndex":0},"citationItems":[{"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7,"uris":["http://zotero.org/users/1379426/items/JRPWFEMH"],"uri":["http://zotero.org/users/1379426/items/JRPWFEMH"],"itemData":{"id":3927,"type":"article-journal","abstract":"Reptile eggs from cool temperate environments often experience cool incubation conditions, which may have long-term consequences for individual fitness. We studied the effects of artificial incubation regimes on size, growth, and survival of New Zealand's only endemic oviparous lizard, Oligosoma suteri. Eggs were randomly distributed among three incubation temperatures (18, 22, 26 C) and two water potentials (−120 and −270 kPa). Hatchlings incubated at 22 C and −120 kPa were significantly larger for most measurements than hatchlings from other incubation treatments. Juveniles from the two higher incubation temperatures had more rapid growth and ultimately greater size by 12 months, as well as significantly higher survival to 18 months, than did 18 C incubated individuals. Hatchling size did not influence survival. Our data suggest that the restricted northern distribution of O. suteri results from ecological constraints caused by the negative effects of cool incubation temperatures on embryos and subsequently hatchlings.","container-title":"Copeia","DOI":"10.1643/CP-03-084R2","ISSN":"0045-8511, 1938-5110","issue":"2","journalAbbreviation":"cope","note":"publisher: The American Society of Ichthyologists and Herpetologists","page":"383-390","source":"bioone.org","title":"Size, Growth, and Survival Are Reduced at Cool Incubation Temperatures in the Temperate Lizard Oligosoma suteri (Lacertilia: Scincidae)","title-short":"Size, Growth, and Survival Are Reduced at Cool Incubation Temperatures in the Temperate Lizard Oligosoma suteri (Lacertilia","volume":"2004","author":[{"family":"Hare","given":"Kelly M."},{"family":"Longson","given":"Christopher G."},{"family":"Pledger","given":"Shirley"},{"family":"Daugherty","given":"Charles H."}],"issued":{"date-parts":[["2004",5]]}}},{"id":3166,"uris":["http://zotero.org/users/1379426/items/YNXV8MK3"],"uri":["http://zotero.org/users/1379426/items/YNXV8MK3"],"itemData":{"id":3166,"type":"article-journal","abstract":"We experimentally studied the effects of genetic legacy (eastern vs. western phylogeographic lineage) and population of origin (lowland vs. highland) on the sensitivity of lizard embryos and juveniles to incubation temperature and moisture among four populations of the lacertid Psammodromus algirus. Incubation time was longer at lower temperature, increased slightly at higher moisture, and shorter for highland than for lowland females. Eggs incubated at 24°C produced larger, heavier and shorter tailed hatchlings than those incubated at 32°C. Western juveniles survived better during their first month of life than eastern ones, and juveniles incubated at 32°C survived better than those incubated at 24°C; survivorship was lowest for 24°C hatchlings from the eastern, lowland population. Because juveniles incubated at 32°C grew more rapidly, after 1 month they had compensated their initial size disadvantage. Juveniles incubated at 80% moisture were larger and/or heavier than those incubated at 10% moisture both at hatching and after 1 month. Our results show that although incubation temperature was the main source of phenotypic variation, not all its effects were evident at hatching. Because western juveniles were more tolerant to incubation at low temperature than eastern ones, we suggest that such differences may have limited the westward expansion of the eastern lineage.","container-title":"Journal of Zoology","DOI":"10.1111/jzo.12091","ISSN":"1469-7998","issue":"3","language":"en","note":"_eprint: https://zslpublications.onlinelibrary.wiley.com/doi/pdf/10.1111/jzo.12091","page":"184-191","source":"Wiley Online Library","title":"Phenotypic responses to incubation conditions in ecologically distinct populations of a lacertid lizard: a tale of two phylogeographic lineages","title-short":"Phenotypic responses to incubation conditions in ecologically distinct populations of a lacertid lizard","volume":"292","author":[{"family":"Verdú‐Ricoy","given":"J."},{"family":"Iraeta","given":"P."},{"family":"Salvador","given":"A."},{"family":"Díaz","given":"J. A."}],"issued":{"date-parts":[["2014"]]}}}],"schema":"https://github.com/citation-style-language/schema/raw/master/csl-citation.json"} </w:instrText>
      </w:r>
      <w:r w:rsidR="00DF6498">
        <w:fldChar w:fldCharType="separate"/>
      </w:r>
      <w:r w:rsidR="00DF6498" w:rsidRPr="00DF6498">
        <w:rPr>
          <w:rFonts w:cs="Times New Roman"/>
        </w:rPr>
        <w:t>(Elphick &amp; Shine, 1999; Hare et al., 2004; Verdú‐Ricoy et al., 2014)</w:t>
      </w:r>
      <w:r w:rsidR="00DF6498">
        <w:fldChar w:fldCharType="end"/>
      </w:r>
      <w:r w:rsidR="0030316B">
        <w:t xml:space="preserve">, while </w:t>
      </w:r>
      <w:r w:rsidR="00DF6498">
        <w:t xml:space="preserve">have </w:t>
      </w:r>
      <w:r w:rsidR="0030316B">
        <w:t xml:space="preserve">others found </w:t>
      </w:r>
      <w:r w:rsidR="00DF6498">
        <w:t>either the</w:t>
      </w:r>
      <w:r w:rsidR="0030316B">
        <w:t xml:space="preserve"> opposite result</w:t>
      </w:r>
      <w:r w:rsidR="00DF6498">
        <w:t xml:space="preserve"> or no differences</w:t>
      </w:r>
      <w:r w:rsidR="00EC7055">
        <w:t xml:space="preserve"> </w:t>
      </w:r>
      <w:r w:rsidR="00BB2863">
        <w:t>at all</w:t>
      </w:r>
      <w:r w:rsidR="00DF6498">
        <w:t xml:space="preserve"> </w:t>
      </w:r>
      <w:r w:rsidR="00DF6498">
        <w:fldChar w:fldCharType="begin"/>
      </w:r>
      <w:r w:rsidR="00DF6498">
        <w:instrText xml:space="preserve"> ADDIN ZOTERO_ITEM CSL_CITATION {"citationID":"VNqzRZTJ","properties":{"formattedCitation":"(Andrews et al., 2000; R. M. Goodman, 2008)","plainCitation":"(Andrews et al., 2000; R. M. Goodman, 2008)","noteIndex":0},"citationItems":[{"id":3071,"uris":["http://zotero.org/users/1379426/items/VNHM3URH"],"uri":["http://zotero.org/users/1379426/items/VNHM3URH"],"itemData":{"id":3071,"type":"article-journal","abstract":"Incubation temperature affects a wide range of phenotypic traits of hatchling reptiles. The main objective of this research was to determine if such phenotypic traits persist long enough in the field to have an effect on fitness. Eggs of Sceloporus undulatus lizards were incubated at six temperature regimes, five constant and one fluctuating, with means ranging from 23-33 C. Hatchlings were measured and their subsequent morphology, growth, and survival were monitored for 7-9 months, one to two months before individuals reached adult size. Phenotypic traits of lizards that hatched at the field site were used for comparative purposes. Morphological traits persisted for 7-9 mo. In contrast, growth rates did not differ among incubation temperature treatments after individuals were released in the field. Overall, 29 (27%) of 107 individuals that were released survived to the spring following hatching, and individuals from eggs incubated at the lowest temperature had higher survival than individuals from all other groups. The phenotypes of lizards incubated at intermediate temperatures tended to be most similar to those of field hatched lizards. We rejected two predictions about phenotypic responses to incubation temperature. The first prediction was that extreme incubation temperatures would be associated with the most deviant phenotypes. Observed phenotypic responses to temperature were either linear or, only one extreme temperature produced a deviant phenotype. The second prediction was that hatchlings incubated at warm temperatures and that hatched early in the season would have higher survival in general and higher overwinter survival in particular than hatchlings incubated at cool temperatures and that hatched later in the season. The reverse was true; observed survival was greatest for hatchlings from the coolest incubation treatment that hatched last.","archive":"JSTOR","container-title":"Herpetological Monographs","DOI":"10.2307/1467055","ISSN":"0733-1347","note":"publisher: Herpetologists' League","page":"420-431","source":"JSTOR","title":"Effect of Incubation Temperature on Morphology, Growth, and Survival of Juvenile Sceloporus undulatus","volume":"14","author":[{"family":"Andrews","given":"Robin M."},{"family":"Mathies","given":"Tom"},{"family":"Warner","given":"Daniel A."}],"issued":{"date-parts":[["2000"]]}}},{"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instrText>
      </w:r>
      <w:r w:rsidR="00DF6498">
        <w:fldChar w:fldCharType="separate"/>
      </w:r>
      <w:r w:rsidR="00DF6498">
        <w:rPr>
          <w:noProof/>
        </w:rPr>
        <w:t>(Andrews et al., 2000; R. M. Goodman, 2008)</w:t>
      </w:r>
      <w:r w:rsidR="00DF6498">
        <w:fldChar w:fldCharType="end"/>
      </w:r>
      <w:r w:rsidR="0030316B">
        <w:t xml:space="preserve">. The </w:t>
      </w:r>
      <w:r w:rsidR="0030316B">
        <w:lastRenderedPageBreak/>
        <w:t>directionality</w:t>
      </w:r>
      <w:r w:rsidR="00BB2863">
        <w:t xml:space="preserve"> of change</w:t>
      </w:r>
      <w:r w:rsidR="0030316B">
        <w:t xml:space="preserve"> is highly variable</w:t>
      </w:r>
      <w:r w:rsidR="00EC7055">
        <w:t>,</w:t>
      </w:r>
      <w:r w:rsidR="0030316B">
        <w:t xml:space="preserve"> even </w:t>
      </w:r>
      <w:r w:rsidR="00BB2863">
        <w:t>among</w:t>
      </w:r>
      <w:r w:rsidR="0030316B">
        <w:t xml:space="preserve"> studies of the same species </w:t>
      </w:r>
      <w:r w:rsidR="002307AF">
        <w:fldChar w:fldCharType="begin"/>
      </w:r>
      <w:r w:rsidR="0030316B">
        <w:instrText xml:space="preserve"> ADDIN ZOTERO_ITEM CSL_CITATION {"citationID":"R8DsACuE","properties":{"formattedCitation":"(e.g. Bassiana dupreyi, Elphick &amp; Shine, 1998, 1999; Flatt et al., 2001; Telemeco et al., 2010)","plainCitation":"(e.g. Bassiana dupreyi, Elphick &amp; Shine, 1998, 1999; Flatt et al., 2001; Telemeco et al., 2010)","noteIndex":0},"citationItems":[{"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prefix":"e.g. Bassiana dupreyi,"},{"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33,"uris":["http://zotero.org/users/1379426/items/RKWMTQCM"],"uri":["http://zotero.org/users/1379426/items/RKWMTQCM"],"itemData":{"id":3933,"type":"article-journal","abstract":"Abstract.  Interspecific comparisons suggest a strong association between cool climates and viviparity in reptiles. However, intraspecific comparisons, which pr","container-title":"Biological Journal of the Linnean Society","DOI":"10.1111/j.1095-8312.2010.01439.x","ISSN":"0024-4066","issue":"3","journalAbbreviation":"Biol J Linn Soc","language":"en","note":"publisher: Oxford Academic","page":"642-655","source":"academic.oup.com","title":"Thermal effects on reptile reproduction: adaptation and phenotypic plasticity in a montane lizard","title-short":"Thermal effects on reptile reproduction","volume":"100","author":[{"family":"Telemeco","given":"Rory S."},{"family":"Radder","given":"Rajkumar S."},{"family":"Baird","given":"Troy A."},{"family":"Shine","given":"Richard"}],"issued":{"date-parts":[["2010",7,1]]}}}],"schema":"https://github.com/citation-style-language/schema/raw/master/csl-citation.json"} </w:instrText>
      </w:r>
      <w:r w:rsidR="002307AF">
        <w:fldChar w:fldCharType="separate"/>
      </w:r>
      <w:r w:rsidR="0030316B">
        <w:rPr>
          <w:noProof/>
        </w:rPr>
        <w:t xml:space="preserve">(e.g. </w:t>
      </w:r>
      <w:r w:rsidR="0030316B" w:rsidRPr="00DF6498">
        <w:rPr>
          <w:i/>
          <w:iCs/>
          <w:noProof/>
        </w:rPr>
        <w:t>Bassiana dupreyi</w:t>
      </w:r>
      <w:r w:rsidR="0030316B">
        <w:rPr>
          <w:noProof/>
        </w:rPr>
        <w:t>, Elphick &amp; Shine, 1998, 1999; Flatt et al., 2001; Telemeco et al., 2010)</w:t>
      </w:r>
      <w:r w:rsidR="002307AF">
        <w:fldChar w:fldCharType="end"/>
      </w:r>
      <w:r w:rsidR="002307AF">
        <w:t>. Lack of generality may be related to how growth is statistically modelled</w:t>
      </w:r>
      <w:r w:rsidR="00D867D3">
        <w:t>. V</w:t>
      </w:r>
      <w:r w:rsidR="002307AF">
        <w:t xml:space="preserve">ery few studies account for individual variation in hatching mass or growth trajectories. </w:t>
      </w:r>
      <w:r w:rsidR="00EC7055">
        <w:t>Indeed, i</w:t>
      </w:r>
      <w:r w:rsidR="002307AF">
        <w:t xml:space="preserve">f we did not account for </w:t>
      </w:r>
      <w:r w:rsidR="002307AF" w:rsidRPr="002A1B11">
        <w:t xml:space="preserve">among individual variance in our models, significant treatment differences in growth </w:t>
      </w:r>
      <w:r w:rsidR="00EC7055" w:rsidRPr="002A1B11">
        <w:t xml:space="preserve">can be detected </w:t>
      </w:r>
      <w:r w:rsidR="002307AF" w:rsidRPr="002A1B11">
        <w:t>(</w:t>
      </w:r>
      <w:r w:rsidR="00A74C5F" w:rsidRPr="002A1B11">
        <w:t>Table S</w:t>
      </w:r>
      <w:r w:rsidR="002A1B11" w:rsidRPr="002A1B11">
        <w:t>10</w:t>
      </w:r>
      <w:r w:rsidR="002307AF" w:rsidRPr="002A1B11">
        <w:t xml:space="preserve">). </w:t>
      </w:r>
      <w:r w:rsidR="007009B1" w:rsidRPr="002A1B11">
        <w:t>We emphasise</w:t>
      </w:r>
      <w:r w:rsidR="007009B1">
        <w:t xml:space="preserve"> the importance of partitioning confounding sources of varia</w:t>
      </w:r>
      <w:r w:rsidR="00EC7055">
        <w:t>nce such as individual or clutch effects</w:t>
      </w:r>
      <w:r w:rsidR="007009B1">
        <w:t xml:space="preserve"> </w:t>
      </w:r>
      <w:r w:rsidR="00EC7055">
        <w:t>as they</w:t>
      </w:r>
      <w:r w:rsidR="007009B1">
        <w:t xml:space="preserve"> can misconstrue conclusions about developmental impacts on later life phenotypes. Moreover, future studies should make use of </w:t>
      </w:r>
      <w:r w:rsidR="00BC6100">
        <w:t xml:space="preserve">all </w:t>
      </w:r>
      <w:r w:rsidR="007009B1">
        <w:t xml:space="preserve">repeated measures </w:t>
      </w:r>
      <w:r w:rsidR="00BB2863">
        <w:t xml:space="preserve">of mass </w:t>
      </w:r>
      <w:r w:rsidR="007009B1">
        <w:t xml:space="preserve">instead of averaging across individuals </w:t>
      </w:r>
      <w:r w:rsidR="00BC6100">
        <w:t>as the former approach</w:t>
      </w:r>
      <w:r w:rsidR="007009B1">
        <w:t xml:space="preserve"> not only </w:t>
      </w:r>
      <w:r w:rsidR="00BC6100">
        <w:t>increases</w:t>
      </w:r>
      <w:r w:rsidR="007009B1">
        <w:t xml:space="preserve"> statistical power but also </w:t>
      </w:r>
      <w:r w:rsidR="00BC6100">
        <w:t>provide more accurate</w:t>
      </w:r>
      <w:r w:rsidR="007009B1">
        <w:t xml:space="preserve"> estimates</w:t>
      </w:r>
      <w:r w:rsidR="00BC6100">
        <w:t xml:space="preserve"> of growth</w:t>
      </w:r>
      <w:r w:rsidR="007009B1">
        <w:t xml:space="preserve">. </w:t>
      </w:r>
    </w:p>
    <w:p w14:paraId="0A28620C" w14:textId="77777777" w:rsidR="005561AB" w:rsidRDefault="005561AB" w:rsidP="00496477"/>
    <w:p w14:paraId="4367F3E4" w14:textId="46A69377" w:rsidR="004E5B0C" w:rsidRDefault="00BB2863" w:rsidP="004E5B0C">
      <w:r>
        <w:t>Consistent</w:t>
      </w:r>
      <w:r w:rsidR="007009B1">
        <w:t xml:space="preserve"> with other squamate</w:t>
      </w:r>
      <w:r w:rsidR="00317FA5">
        <w:t>s</w:t>
      </w:r>
      <w:r w:rsidR="007009B1">
        <w:t xml:space="preserve">, </w:t>
      </w:r>
      <w:r w:rsidR="00317FA5">
        <w:t xml:space="preserve">we found that </w:t>
      </w:r>
      <w:r w:rsidR="007009B1">
        <w:t>cold incubation treatment</w:t>
      </w:r>
      <w:r w:rsidR="007279B3">
        <w:t xml:space="preserve"> group</w:t>
      </w:r>
      <w:r w:rsidR="007009B1">
        <w:t xml:space="preserve"> </w:t>
      </w:r>
      <w:r w:rsidR="009146F3">
        <w:t>attained</w:t>
      </w:r>
      <w:r w:rsidR="007009B1">
        <w:t xml:space="preserve"> higher hatching mass compared to</w:t>
      </w:r>
      <w:r w:rsidR="007279B3">
        <w:t xml:space="preserve"> their hot counterparts</w:t>
      </w:r>
      <w:r w:rsidR="007009B1">
        <w:t xml:space="preserve"> </w:t>
      </w:r>
      <w:r w:rsidR="007009B1">
        <w:fldChar w:fldCharType="begin"/>
      </w:r>
      <w:r w:rsidR="00DF6498">
        <w:instrText xml:space="preserve"> ADDIN ZOTERO_ITEM CSL_CITATION {"citationID":"JXnyDzZS","properties":{"formattedCitation":"(Dayananda et al., 2016; Downes &amp; Shine, 1999; Flatt et al., 2001; B. A. Goodman et al., 2013)","plainCitation":"(Dayananda et al., 2016; Downes &amp; Shine, 1999; Flatt et al., 2001; B. A. Goodman et al., 2013)","noteIndex":0},"citationItems":[{"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24,"uris":["http://zotero.org/users/1379426/items/XW7CTY63"],"uri":["http://zotero.org/users/1379426/items/XW7CTY63"],"itemData":{"id":3924,"type":"article-journal","abstract":"Phenotypic integration, in which a suite of traits change in a correlated or covarying response to shifts in environmental conditions, may enhance an organism’s fitness. In skinks, rocky environments select for longer limbs and rapid running and climbing. We examined whether differences in nest temperature coincident with specific habitats caused phenotypically integrated effects on morphology, locomotor performance, and behavior in the skink Carlia longipes. Specifically, we determined whether microhabitat choices were integrated with adaptive morphology for each habitat. Using a split-clutch design, we incubated eggs at thermal regimes that mimicked the thermal environments of nests from two habitat types (forest = warm; rocky = cool). Hatchlings from cool incubation environments had longer limbs and greater running and climbing speeds, which are likely to be beneficial for rocky habitats. In addition, individuals from cool incubation environments selected rocky microhabitats more frequently than did hatchlings from warm incubation environments. We demonstrate phenotypic integration in response to nest temperature that affected morphology, performance, and ultimately habitat selection in a way that should increase hatchling fitness.","container-title":"The American Naturalist","DOI":"10.1086/673299","ISSN":"0003-0147","issue":"5","journalAbbreviation":"The American Naturalist","note":"publisher: The University of Chicago Press","page":"666-673","source":"journals.uchicago.edu (Atypon)","title":"Phenotypic Integration in Response to Incubation Environment Adaptively Influences Habitat Choice in a Tropical Lizard.","volume":"182","author":[{"family":"Goodman","given":"Brett A."},{"family":"Schwarzkopf","given":"Lin"},{"family":"Krockenberger","given":"Andrew K."}],"issued":{"date-parts":[["2013",11,1]]}}}],"schema":"https://github.com/citation-style-language/schema/raw/master/csl-citation.json"} </w:instrText>
      </w:r>
      <w:r w:rsidR="007009B1">
        <w:fldChar w:fldCharType="separate"/>
      </w:r>
      <w:r w:rsidR="00DF6498">
        <w:rPr>
          <w:noProof/>
        </w:rPr>
        <w:t>(Dayananda et al., 2016; Downes &amp; Shine, 1999; Flatt et al., 2001; B. A. Goodman et al., 2013)</w:t>
      </w:r>
      <w:r w:rsidR="007009B1">
        <w:fldChar w:fldCharType="end"/>
      </w:r>
      <w:r w:rsidR="005561AB">
        <w:t xml:space="preserve">. </w:t>
      </w:r>
      <w:r w:rsidR="00DD1EF3">
        <w:t>T</w:t>
      </w:r>
      <w:r w:rsidR="006425AC">
        <w:t xml:space="preserve">hese results support the temperature-size-rule whereby </w:t>
      </w:r>
      <w:r w:rsidR="009146F3">
        <w:t>organisms</w:t>
      </w:r>
      <w:r w:rsidR="006425AC">
        <w:t xml:space="preserve"> reared in cold temperatures tend to </w:t>
      </w:r>
      <w:r w:rsidR="007279B3">
        <w:t>have</w:t>
      </w:r>
      <w:r w:rsidR="006425AC">
        <w:t xml:space="preserve"> larger</w:t>
      </w:r>
      <w:r w:rsidR="00317FA5">
        <w:t xml:space="preserve"> body sizes </w:t>
      </w:r>
      <w:r w:rsidR="0045457D">
        <w:fldChar w:fldCharType="begin"/>
      </w:r>
      <w:r w:rsidR="0045457D">
        <w:instrText xml:space="preserve"> ADDIN ZOTERO_ITEM CSL_CITATION {"citationID":"DhZZhr28","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instrText>
      </w:r>
      <w:r w:rsidR="0045457D">
        <w:fldChar w:fldCharType="separate"/>
      </w:r>
      <w:r w:rsidR="0045457D">
        <w:rPr>
          <w:noProof/>
        </w:rPr>
        <w:t>(Angilletta Jr et al., 2017)</w:t>
      </w:r>
      <w:r w:rsidR="0045457D">
        <w:fldChar w:fldCharType="end"/>
      </w:r>
      <w:r w:rsidR="0034113E">
        <w:t xml:space="preserve">. </w:t>
      </w:r>
      <w:r w:rsidR="009146F3">
        <w:t xml:space="preserve">Larger </w:t>
      </w:r>
      <w:r w:rsidR="00317FA5">
        <w:t>hatching size</w:t>
      </w:r>
      <w:r w:rsidR="009146F3">
        <w:t xml:space="preserve"> </w:t>
      </w:r>
      <w:r w:rsidR="00317FA5">
        <w:t>can be</w:t>
      </w:r>
      <w:r w:rsidR="009146F3">
        <w:t xml:space="preserve"> achieved</w:t>
      </w:r>
      <w:r w:rsidR="00E24789">
        <w:t xml:space="preserve"> </w:t>
      </w:r>
      <w:r w:rsidR="004E5B0C">
        <w:t xml:space="preserve">through </w:t>
      </w:r>
      <w:r w:rsidR="002F049A">
        <w:t>prolong</w:t>
      </w:r>
      <w:r w:rsidR="007279B3">
        <w:t xml:space="preserve">ed </w:t>
      </w:r>
      <w:r w:rsidR="00E24789">
        <w:t>development</w:t>
      </w:r>
      <w:r w:rsidR="007279B3">
        <w:t xml:space="preserve"> </w:t>
      </w:r>
      <w:r>
        <w:t xml:space="preserve">at cooler temperatures </w:t>
      </w:r>
      <w:r w:rsidR="007279B3">
        <w:t xml:space="preserve">during </w:t>
      </w:r>
      <w:r w:rsidR="002F049A">
        <w:t>embryonic stages</w:t>
      </w:r>
      <w:r w:rsidR="00E24789">
        <w:t xml:space="preserve"> </w:t>
      </w:r>
      <w:r w:rsidR="004E5B0C">
        <w:fldChar w:fldCharType="begin"/>
      </w:r>
      <w:r w:rsidR="004E5B0C">
        <w:instrText xml:space="preserve"> ADDIN ZOTERO_ITEM CSL_CITATION {"citationID":"lZTG6MQr","properties":{"formattedCitation":"(Forster &amp; Hirst, 2012)","plainCitation":"(Forster &amp; Hirst, 2012)","noteIndex":0},"citationItems":[{"id":3953,"uris":["http://zotero.org/users/1379426/items/GTHR5H5J"],"uri":["http://zotero.org/users/1379426/items/GTHR5H5J"],"itemData":{"id":3953,"type":"article-journal","abstract":"1. The temperature-size rule (TSR) is a widespread phenomenon, which describes the phenotypic plastic response of species’ size to temperature: individuals reared at colder temperatures mature as larger adults than at warmer temperatures. 2. The TSR is driven by an unequal thermal response of growth and development rates. However, we currently lack an understanding of how these rates change through ontogeny and their decoupling. Further, we do not know how this decoupling varies across generations. 3. Using the brine shrimp Artemia franciscana as a model, we examine growth and development rates through ontogeny at different temperatures across two generations. 4. The slopes of natural-logged weight-specific growth rates against temperature are steeper in earlier than later larval stages, indicating their greater temperature dependence, whereas development rates maintain the same temperature dependence across life stages. An inverse TSR is generated in early larval stages; the typical TSR (smaller size at warmer temperatures) is only established later in ontogeny. 5. Phase-specific temperature dependence of growth and development rates is not significantly different across the 1st and 2nd generation, suggesting the TSR is primarily a within-generation outcome. 6. Ontogenetic size responses in Artemia are compared to other crustacean species to identify patterns within this subphylum. Data for a range of crustaceans follow the same ontogenetic pattern: early larval stages show an inverse or no TSR, with TSR being only established in later stages. Adults often, but not always, show the greatest response.","container-title":"Functional Ecology","DOI":"10.1111/j.1365-2435.2011.01958.x","ISSN":"1365-2435","issue":"2","language":"en","note":"_eprint: https://besjournals.onlinelibrary.wiley.com/doi/pdf/10.1111/j.1365-2435.2011.01958.x","page":"483-492","source":"Wiley Online Library","title":"The temperature-size rule emerges from ontogenetic differences between growth and development rates","volume":"26","author":[{"family":"Forster","given":"Jack"},{"family":"Hirst","given":"Andrew G."}],"issued":{"date-parts":[["2012"]]}}}],"schema":"https://github.com/citation-style-language/schema/raw/master/csl-citation.json"} </w:instrText>
      </w:r>
      <w:r w:rsidR="004E5B0C">
        <w:fldChar w:fldCharType="separate"/>
      </w:r>
      <w:r w:rsidR="004E5B0C">
        <w:rPr>
          <w:noProof/>
        </w:rPr>
        <w:t>(Forster &amp; Hirst, 2012)</w:t>
      </w:r>
      <w:r w:rsidR="004E5B0C">
        <w:fldChar w:fldCharType="end"/>
      </w:r>
      <w:r w:rsidR="00E24789">
        <w:t>.</w:t>
      </w:r>
      <w:r w:rsidR="007279B3">
        <w:t xml:space="preserve"> </w:t>
      </w:r>
      <w:r w:rsidR="004E5B0C">
        <w:t>It is well known that</w:t>
      </w:r>
      <w:r w:rsidR="007279B3">
        <w:t xml:space="preserve"> cold developmental temperatures results in longer incubation periods in many reptiles </w:t>
      </w:r>
      <w:r w:rsidR="007279B3">
        <w:fldChar w:fldCharType="begin"/>
      </w:r>
      <w:r w:rsidR="007279B3">
        <w:instrText xml:space="preserve"> ADDIN ZOTERO_ITEM CSL_CITATION {"citationID":"4276on1w","properties":{"formattedCitation":"(Booth, 2006; Dayananda et al., 2016; Downes &amp; Shine, 1999; Elphick &amp; Shine, 1998; R. M. Goodman, 2008)","plainCitation":"(Booth, 2006; Dayananda et al., 2016; Downes &amp; Shine, 1999; Elphick &amp; Shine, 1998; R. M. Goodman, 2008)","noteIndex":0},"citationItems":[{"id":3054,"uris":["http://zotero.org/users/1379426/items/BBJSB4NS"],"uri":["http://zotero.org/users/1379426/items/BBJSB4NS"],"itemData":{"id":3054,"type":"article-journal","abstract":"Incubation temperature inﬂuences hatchling phenotypes such as sex, size, shape, color, behavior, and locomotor performance in many reptiles, and there is growing concern that global warming might adversely affect reptile populations by altering frequencies of hatchling phenotypes. Here I overview a recent theoretical model used to predict hatchling sex of reptiles with temperature-dependent sex determination. This model predicts that sex ratios will be fairly robust to moderate global warming as long as eggs experience substantial daily cyclic ﬂuctuations in incubation temperatures so that embryos are exposed to temperatures that inhibit embryonic development for part of the day. I also review studies that examine the inﬂuence of incubation temperature on posthatch locomotion performance and growth because these are the traits that are likely to have the greatest effect on hatchling ﬁtness. The majority of these studies used artiﬁcial constant-temperature incubation, but some have addressed ﬂuctuating incubation temperature regimes. Although the number of studies is small, it appears that ﬂuctuating temperatures may enhance hatchling locomotor performance. This ﬁnding should not be surprising, given that the majority of natural reptile nests are relatively shallow and therefore experience daily ﬂuctuations in incubation temperature.","container-title":"Physiological and Biochemical Zoology","DOI":"10.1086/499988","ISSN":"1522-2152, 1537-5293","issue":"2","journalAbbreviation":"Physiological and Biochemical Zoology","language":"en","page":"274-281","source":"DOI.org (Crossref)","title":"Influence of Incubation Temperature on Hatchling Phenotype in Reptiles","volume":"79","author":[{"family":"Booth","given":"David T."}],"issued":{"date-parts":[["2006",3]]}}},{"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instrText>
      </w:r>
      <w:r w:rsidR="007279B3">
        <w:fldChar w:fldCharType="separate"/>
      </w:r>
      <w:r w:rsidR="007279B3">
        <w:rPr>
          <w:noProof/>
        </w:rPr>
        <w:t>(Booth, 2006; Dayananda et al., 2016; Downes &amp; Shine, 1999; Elphick &amp; Shine, 1998; R. M. Goodman, 2008)</w:t>
      </w:r>
      <w:r w:rsidR="007279B3">
        <w:fldChar w:fldCharType="end"/>
      </w:r>
      <w:r w:rsidR="007279B3">
        <w:t xml:space="preserve">. </w:t>
      </w:r>
      <w:r w:rsidR="004E5B0C">
        <w:t>Longer developmental time may</w:t>
      </w:r>
      <w:r w:rsidR="006425AC">
        <w:t xml:space="preserve"> </w:t>
      </w:r>
      <w:r w:rsidR="004E5B0C">
        <w:t xml:space="preserve">allow embryos to assimilate yolk nutrients more efficiently thus increasing mass at hatching </w:t>
      </w:r>
      <w:r w:rsidR="00ED5A86" w:rsidRPr="005F6717">
        <w:fldChar w:fldCharType="begin"/>
      </w:r>
      <w:r w:rsidR="00ED5A86" w:rsidRPr="005F6717">
        <w:instrText xml:space="preserve"> ADDIN ZOTERO_ITEM CSL_CITATION {"citationID":"V5hVGDm6","properties":{"formattedCitation":"(Storm &amp; Angilletta, 2007)","plainCitation":"(Storm &amp; Angilletta, 2007)","noteIndex":0},"citationItems":[{"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instrText>
      </w:r>
      <w:r w:rsidR="00ED5A86" w:rsidRPr="005F6717">
        <w:fldChar w:fldCharType="separate"/>
      </w:r>
      <w:r w:rsidR="00ED5A86" w:rsidRPr="005F6717">
        <w:rPr>
          <w:noProof/>
        </w:rPr>
        <w:t>(Storm &amp; Angilletta, 2007)</w:t>
      </w:r>
      <w:r w:rsidR="00ED5A86" w:rsidRPr="005F6717">
        <w:fldChar w:fldCharType="end"/>
      </w:r>
      <w:r w:rsidR="00C54710" w:rsidRPr="005F6717">
        <w:t xml:space="preserve">. </w:t>
      </w:r>
      <w:r w:rsidR="004E5B0C">
        <w:t>Indeed</w:t>
      </w:r>
      <w:r w:rsidR="004E5B0C" w:rsidRPr="005F6717">
        <w:t xml:space="preserve">, </w:t>
      </w:r>
      <w:r w:rsidR="004E5B0C">
        <w:t xml:space="preserve">turtle embryos exposed to high temperatures have enhanced mitochondrial metabolism and metabolic enzymic activity which </w:t>
      </w:r>
      <w:r>
        <w:t>constrained</w:t>
      </w:r>
      <w:r w:rsidR="004E5B0C">
        <w:t xml:space="preserve"> developmental time and reduced overall hatching size </w:t>
      </w:r>
      <w:r w:rsidR="004E5B0C">
        <w:fldChar w:fldCharType="begin"/>
      </w:r>
      <w:r w:rsidR="004E5B0C">
        <w:instrText xml:space="preserve"> ADDIN ZOTERO_ITEM CSL_CITATION {"citationID":"6U6wI4VA","properties":{"formattedCitation":"(Ji et al., 2003; Sun et al., 2015)","plainCitation":"(Ji et al., 2003; Sun et al., 2015)","noteIndex":0},"citationItems":[{"id":3554,"uris":["http://zotero.org/users/1379426/items/GC6G87S7"],"uri":["http://zotero.org/users/1379426/items/GC6G87S7"],"itemData":{"id":3554,"type":"article-journal","abstract":"Eggs of Pelodiscus sinensis were incubated under one fluctuating and four constant temperatures, and hatchlings from different incubation temperatures were maintained under identical conditions to assess the effects of incubation temperature on sexual phenotype and hatchling growth. The incubation length decreased as temperature increased, but it did not differ between sexes within each temperature treatment. Hatching success was higher at intermediate temperatures (28 °C, 30 °C and the fluctuating temperature regime) than at low (24 °C) and high (34 °C) temperatures. The sex ratio of hatchlings did not differ from equality within each temperature treatment. Thus, our data support previous work that P. sinensis does not have temperature-dependent sex determination, and add evidence for the prediction that turtles within the Trionychidae have genotypic sex determination exclusively. Incubation temperature affected hatchling mass, with hatchlings from intermediate incubation temperatures being heavier than those from low (24 °C) and high (34 °C) incubation temperatures. Hatching size was not a predictor of post-hatching growth. Incubation temperature affected hatchling growth, with hatchlings from 24 °C overall growing faster than did hatchlings from higher incubation temperatures. The influence of incubation temperature on hatchling growth was well buffered within the range of constant temperatures from 28 °C to 34 °C. Fluctuating incubation temperatures augmented male growth but reduced female growth, as female embryos were more vulnerable to extremely high temperatures.","container-title":"Journal of Zoology","DOI":"10.1017/S0952836903004266","ISSN":"1469-7998","issue":"4","language":"en","note":"_eprint: https://zslpublications.onlinelibrary.wiley.com/doi/pdf/10.1017/S0952836903004266","page":"409-416","source":"Wiley Online Library","title":"Incubation temperature affects hatchling growth but not sexual phenotype in the Chinese soft-shelled turtle, Pelodiscus sinensis (Trionychidae)","volume":"261","author":[{"family":"Ji","given":"Xiang"},{"family":"Chen","given":"Fang"},{"family":"Du","given":"Wei-Guo"},{"family":"Chen","given":"Hui-Li"}],"issued":{"date-parts":[["2003"]]}}},{"id":3402,"uris":["http://zotero.org/users/1379426/items/DVHV53Q2"],"uri":["http://zotero.org/users/1379426/items/DVHV53Q2"],"itemData":{"id":3402,"type":"article-journal","abstract":"Developmental rate increases exponentially with increasing temperature in ectothermic animals, but the biochemical basis underlying this thermal dependence is largely unexplored. We measured mitochondrial respiration and metabolic enzyme activities of turtle embryos (Pelodiscus sinensis) incubated at different temperatures to identify the metabolic basis of the rapid development occurring at high temperatures in reptile embryos. Developmental rate increased with increasing incubation temperatures in the embryos of P. sinensis. Correspondingly, in addition to the thermal dependence of mitochondrial respiration and metabolic enzyme activities, high-temperature incubation further enhanced mitochondrial respiration and COX activities in the embryos. This suggests that embryos may adjust mitochondrial respiration and metabolic enzyme activities in response to developmental temperature to achieve high developmental rates at high temperatures. Our study highlights the importance of biochemical investigations in understanding the proximate mechanisms by which temperature affects embryonic development.","container-title":"Scientific Reports","DOI":"10.1038/srep08861","ISSN":"2045-2322","issue":"1","language":"en","note":"number: 1\npublisher: Nature Publishing Group","page":"8861","source":"www.nature.com","title":"High incubation temperatures enhance mitochondrial energy metabolism in reptile embryos","volume":"5","author":[{"family":"Sun","given":"Bao-Jun"},{"family":"Li","given":"Teng"},{"family":"Gao","given":"Jing"},{"family":"Ma","given":"Liang"},{"family":"Du","given":"Wei-Guo"}],"issued":{"date-parts":[["2015",3,9]]}}}],"schema":"https://github.com/citation-style-language/schema/raw/master/csl-citation.json"} </w:instrText>
      </w:r>
      <w:r w:rsidR="004E5B0C">
        <w:fldChar w:fldCharType="separate"/>
      </w:r>
      <w:r w:rsidR="004E5B0C">
        <w:rPr>
          <w:noProof/>
        </w:rPr>
        <w:t>(Ji et al., 2003; Sun et al., 2015)</w:t>
      </w:r>
      <w:r w:rsidR="004E5B0C">
        <w:fldChar w:fldCharType="end"/>
      </w:r>
      <w:r w:rsidR="004E5B0C">
        <w:t xml:space="preserve">. Thermal plasticity in embryonic development may be adaptive for lizards born late in the season when nest temperatures are generally colder </w:t>
      </w:r>
      <w:r w:rsidR="004E5B0C">
        <w:fldChar w:fldCharType="begin"/>
      </w:r>
      <w:r w:rsidR="004E5B0C">
        <w:instrText xml:space="preserve"> ADDIN ZOTERO_ITEM CSL_CITATION {"citationID":"AdhvURLB","properties":{"formattedCitation":"(Warner &amp; Shine, 2008; While et al., 2015)","plainCitation":"(Warner &amp; Shine, 2008; While et al., 2015)","noteIndex":0},"citationItems":[{"id":3530,"uris":["http://zotero.org/users/1379426/items/DCSANI6F"],"uri":["http://zotero.org/users/1379426/items/DCSANI6F"],"itemData":{"id":3530,"type":"article-journal","abstract":"Dispersal of offspring from their natal site has a critical influence on individual fitness. Although the consequences of dispersal have received much theoretical attention, the determinants of dispersal remain poorly understood for many animals. To address this issue, we marked and released size-manipulated hatchling lizards (Amphibolurus muricatus; Agamidae) over a 3-mo period in the field to evaluate the effects of body size and the time of hatching on dispersal distance. Our mark–recapture data indicated that body size and offspring sex had little effect on distances travelled by individuals. However, the timing of hatching had a strong impact; individuals that hatched early in the season dispersed further than did those hatching late. This pattern may allow early-hatched juveniles to disperse and secure high-quality habitats before the arrival of later-hatched conspecific competitors.","container-title":"Ethology","DOI":"10.1111/j.1439-0310.2008.01475.x","ISSN":"1439-0310","issue":"4","language":"en","note":"_eprint: https://onlinelibrary.wiley.com/doi/pdf/10.1111/j.1439-0310.2008.01475.x","page":"361-368","source":"Wiley Online Library","title":"Determinants of Dispersal Distance in Free-Ranging Juvenile Lizards","volume":"114","author":[{"family":"Warner","given":"Daniel A."},{"family":"Shine","given":"Richard"}],"issued":{"date-parts":[["2008"]]}}},{"id":240,"uris":["http://zotero.org/users/1379426/items/X996KWCZ"],"uri":["http://zotero.org/users/1379426/items/X996KWCZ"],"itemData":{"id":240,"type":"article-journal","container-title":"Proceedings of the Royal Society of London B: Biological Sciences","DOI":"10.1098/rspb.2014.2638","issue":"1803","language":"English","page":"20142638–20142638","title":"Adaptive responses to cool climate promotes persistence of a non-native lizard","volume":"282","author":[{"family":"While","given":"Geoffrey M"},{"family":"Williamson","given":"J"},{"family":"Prescott","given":"G"},{"family":"Horvathova","given":"T"},{"family":"Fresnillo","given":"B"},{"family":"Beeton","given":"N J"},{"family":"Halliwell","given":"B"},{"family":"Michaelides","given":"S"},{"family":"Uller","given":"T"}],"issued":{"date-parts":[["2015",2]]}}}],"schema":"https://github.com/citation-style-language/schema/raw/master/csl-citation.json"} </w:instrText>
      </w:r>
      <w:r w:rsidR="004E5B0C">
        <w:fldChar w:fldCharType="separate"/>
      </w:r>
      <w:r w:rsidR="004E5B0C">
        <w:rPr>
          <w:noProof/>
        </w:rPr>
        <w:t>(Warner &amp; Shine, 2008; While et al., 2015)</w:t>
      </w:r>
      <w:r w:rsidR="004E5B0C">
        <w:fldChar w:fldCharType="end"/>
      </w:r>
      <w:r w:rsidR="004E5B0C">
        <w:t xml:space="preserve">. Indeed, female </w:t>
      </w:r>
      <w:r w:rsidR="004E5B0C" w:rsidRPr="001A713F">
        <w:rPr>
          <w:i/>
          <w:iCs/>
        </w:rPr>
        <w:t xml:space="preserve">L. </w:t>
      </w:r>
      <w:proofErr w:type="spellStart"/>
      <w:r w:rsidR="004E5B0C" w:rsidRPr="001A713F">
        <w:rPr>
          <w:i/>
          <w:iCs/>
        </w:rPr>
        <w:t>delicata</w:t>
      </w:r>
      <w:proofErr w:type="spellEnd"/>
      <w:r w:rsidR="004E5B0C">
        <w:t xml:space="preserve"> have an extended oviposition period (September to February in our population) and nest temperatures during this time can be highly variable in the wild </w:t>
      </w:r>
      <w:r w:rsidR="004E5B0C">
        <w:fldChar w:fldCharType="begin"/>
      </w:r>
      <w:r w:rsidR="004E5B0C">
        <w:instrText xml:space="preserve"> ADDIN ZOTERO_ITEM CSL_CITATION {"citationID":"yqVVqivg","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4E5B0C">
        <w:fldChar w:fldCharType="separate"/>
      </w:r>
      <w:r w:rsidR="004E5B0C">
        <w:rPr>
          <w:noProof/>
        </w:rPr>
        <w:t>(Cheetham et al., 2011)</w:t>
      </w:r>
      <w:r w:rsidR="004E5B0C">
        <w:fldChar w:fldCharType="end"/>
      </w:r>
      <w:r w:rsidR="004E5B0C">
        <w:t xml:space="preserve">. </w:t>
      </w:r>
      <w:r w:rsidR="004E5B0C" w:rsidRPr="00080459">
        <w:t xml:space="preserve">Heavier weight at emergence could mean that hatchlings are in better condition to compete with lizards that hatched earlier </w:t>
      </w:r>
      <w:r w:rsidR="004E5B0C">
        <w:t xml:space="preserve">or have sufficient body reserves to survive harsher </w:t>
      </w:r>
      <w:proofErr w:type="spellStart"/>
      <w:r w:rsidR="004E5B0C">
        <w:t>condtions</w:t>
      </w:r>
      <w:proofErr w:type="spellEnd"/>
      <w:r w:rsidR="004E5B0C">
        <w:t xml:space="preserve"> in more seasonal environments </w:t>
      </w:r>
      <w:r w:rsidR="004E5B0C" w:rsidRPr="00080459">
        <w:fldChar w:fldCharType="begin"/>
      </w:r>
      <w:r w:rsidR="004E5B0C" w:rsidRPr="00080459">
        <w:instrText xml:space="preserve"> ADDIN ZOTERO_ITEM CSL_CITATION {"citationID":"N2wurGQ0","properties":{"formattedCitation":"(Downes &amp; Shine, 1999; Gifford et al., 2017; Qualls &amp; Shine, 2000)","plainCitation":"(Downes &amp; Shine, 1999; Gifford et al., 2017; Qualls &amp; Shine, 2000)","noteIndex":0},"citationItems":[{"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528,"uris":["http://zotero.org/users/1379426/items/QVRJBUZD"],"uri":["http://zotero.org/users/1379426/items/QVRJBUZD"],"itemData":{"id":3528,"type":"article-journal","abstract":"Invasive species have altered natural communities and exposed native species to new selective pressures. These pressures are particularly acute when invasive species are predators of natives. The invasive red imported fire ant has expanded its range significantly in the southeast United States and has become an important predator of native species that share similar habitat preferences, like the prairie lizard, Sceloporus consobrinus. Recent studies indicate that lizards that have coexisted for a long period of time with fire ants have responded both plastically and adaptively to this invasion. However, despite considerable work, few “controlled” experiments have been conducted to explore the influence of fire ants on vertebrates in natural populations. In this study we released hatchling lizards on two experimental islands that differed in fire ant density to investigate the influence of fire ants on lizard survival, habitat/space use, and patterns of phenotypic selection. We demonstrate that fire ant presence significantly explains patterns of lizard survival among populations and over small spatial scales within populations. As a consequence of survival patterns or avoidance behavior, lizard habitat use was significantly altered in the presence of fire ants in high density. Finally, we found strong signatures of natural selection on lizard body size and body condition, but the patterns of selection did not appear to be influenced by variation in fire ant density. This study highlights the direct influence of predatory fire ants on hatchling lizard mortality and habitat use. These effects can have important demographic and population-level consequences.","container-title":"Biological Invasions","DOI":"10.1007/s10530-017-1370-z","ISSN":"1573-1464","issue":"5","journalAbbreviation":"Biol Invasions","language":"en","page":"1461-1469","source":"Springer Link","title":"The influence of invasive fire ants on survival, space use, and patterns of natural selection in juvenile lizards","volume":"19","author":[{"family":"Gifford","given":"Matthew E."},{"family":"Robinson","given":"Christopher D."},{"family":"Clay","given":"Timothy A."}],"issued":{"date-parts":[["2017",5,1]]}}},{"id":2022,"uris":["http://zotero.org/users/1379426/items/J77ICGX2"],"uri":["http://zotero.org/users/1379426/items/J77ICGX2"],"itemData":{"id":2022,"type":"article-journal","abstract":"While recent experimental work on a variety of reptile species has demonstrated that incubation temperature influences hatchling phenotypes, the biological significance of such phenotypic variation remains unclear. Incubation temperature may exert significant long-term phenotypic effects. Alternatively, such influences may be temporary, or negligible relative to effects induced by genetic factors, or by the environmental conditions experienced after hatching. Even if incubation temperature exerts long-term effects on phenotype, this might occur indirectly (by influencing hatching dates) rather than by direct modifications of developmental processes. We quantified the influences of the source population, incubation temperature and rearing environment, on the phenotype of the Australian garden skink (Lampropholis guichenoti) from populations that differ in nest temperature and phenotype. Interpopulation differences in the phenotypes of young lizards were found to be a product of all three factors. However, the long-term effects of both population and incubation temperature operated indirectly (through variation in the date of hatching) rather than directly (through genetic or developmental factors). That is, once all temporal effects were removed, the only discernible influence on juvenile phenotypes was their rearing environment. Thus, some of the most important influences on lizard phenotypes may operate via modifications of hatching date. (C) 2000 The Linnean Society of London.","container-title":"Biological Journal of the Linnean Society","DOI":"10.1006/bijl.2000.0445","issue":"2","language":"English","page":"315–341","title":"Post-hatching environment contributes greatly to phenotypic variation between two populations of the Australian garden skink, Lampropholis guichenoti","volume":"71","author":[{"family":"Qualls","given":"Fiona J"},{"family":"Shine","given":"Richard"}],"issued":{"date-parts":[["2000",11]]}}}],"schema":"https://github.com/citation-style-language/schema/raw/master/csl-citation.json"} </w:instrText>
      </w:r>
      <w:r w:rsidR="004E5B0C" w:rsidRPr="00080459">
        <w:fldChar w:fldCharType="separate"/>
      </w:r>
      <w:r w:rsidR="004E5B0C" w:rsidRPr="00080459">
        <w:rPr>
          <w:noProof/>
        </w:rPr>
        <w:t>(Downes &amp; Shine, 1999; Gifford et al., 2017; Qualls &amp; Shine, 2000)</w:t>
      </w:r>
      <w:r w:rsidR="004E5B0C" w:rsidRPr="00080459">
        <w:fldChar w:fldCharType="end"/>
      </w:r>
      <w:r w:rsidR="004E5B0C" w:rsidRPr="00080459">
        <w:t>.</w:t>
      </w:r>
      <w:r w:rsidR="00DF5C68">
        <w:t xml:space="preserve"> </w:t>
      </w:r>
      <w:r w:rsidR="004E5B0C">
        <w:t xml:space="preserve">Understanding how body mass affects survival will be necessary to </w:t>
      </w:r>
      <w:r>
        <w:t>elucidate</w:t>
      </w:r>
      <w:r w:rsidR="004E5B0C">
        <w:t xml:space="preserve"> the adaptative potential of developmentally plastic responses in the wild.</w:t>
      </w:r>
    </w:p>
    <w:p w14:paraId="3C10550E" w14:textId="7B31CB10" w:rsidR="004733B6" w:rsidRDefault="004733B6" w:rsidP="0063201F"/>
    <w:p w14:paraId="40482B89" w14:textId="785449A5" w:rsidR="00B30768" w:rsidRPr="007364DE" w:rsidRDefault="00B30768" w:rsidP="009B3261">
      <w:pPr>
        <w:pStyle w:val="Thesissubheading"/>
      </w:pPr>
      <w:r>
        <w:t xml:space="preserve">Thermal developmental environments and the release of </w:t>
      </w:r>
      <w:commentRangeStart w:id="10"/>
      <w:r>
        <w:t>‘cryptic’ genetic variation</w:t>
      </w:r>
      <w:commentRangeEnd w:id="10"/>
      <w:r w:rsidR="00584332">
        <w:rPr>
          <w:rStyle w:val="CommentReference"/>
          <w:rFonts w:eastAsiaTheme="minorHAnsi" w:cstheme="minorBidi"/>
          <w:bCs w:val="0"/>
          <w:i w:val="0"/>
          <w:lang w:val="en-GB"/>
        </w:rPr>
        <w:commentReference w:id="10"/>
      </w:r>
    </w:p>
    <w:p w14:paraId="0046BCF8" w14:textId="77777777" w:rsidR="007C0D86" w:rsidRDefault="007C0D86" w:rsidP="0092030A">
      <w:pPr>
        <w:rPr>
          <w:ins w:id="11" w:author="Daniel Noble" w:date="2020-09-15T11:05:00Z"/>
        </w:rPr>
      </w:pPr>
    </w:p>
    <w:p w14:paraId="74AAD7E4" w14:textId="389948CE" w:rsidR="00337E73" w:rsidRDefault="00D52545" w:rsidP="0092030A">
      <w:r>
        <w:t xml:space="preserve">Adaptative evolutionary responses depend not only on the amount of selection operating on a trait but on also its </w:t>
      </w:r>
      <w:r w:rsidR="00F9189E">
        <w:t>underlying</w:t>
      </w:r>
      <w:r w:rsidR="000C032E">
        <w:t xml:space="preserve"> additive </w:t>
      </w:r>
      <w:r w:rsidR="000C032E">
        <w:t>genetic variance</w:t>
      </w:r>
      <w:r w:rsidR="00CF301A">
        <w:t xml:space="preserve"> </w:t>
      </w:r>
      <w:r w:rsidR="00CF301A">
        <w:fldChar w:fldCharType="begin"/>
      </w:r>
      <w:r w:rsidR="00CF301A">
        <w:instrText xml:space="preserve"> ADDIN ZOTERO_ITEM CSL_CITATION {"citationID":"Ep7Qg0H7","properties":{"formattedCitation":"(Falconer, 1952; Ghalambor et al., 2007; Hoffmann &amp; Meril\\uc0\\u228{}, 1999)","plainCitation":"(Falconer, 1952; Ghalambor et al., 2007; Hoffmann &amp; Merilä, 1999)","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CF301A">
        <w:fldChar w:fldCharType="separate"/>
      </w:r>
      <w:r w:rsidR="00CF301A" w:rsidRPr="00CF301A">
        <w:rPr>
          <w:rFonts w:cs="Times New Roman"/>
        </w:rPr>
        <w:t>(Falconer, 1952; Ghalambor et al., 2007; Hoffmann &amp; Merilä, 1999)</w:t>
      </w:r>
      <w:r w:rsidR="00CF301A">
        <w:fldChar w:fldCharType="end"/>
      </w:r>
      <w:r>
        <w:t xml:space="preserve">. </w:t>
      </w:r>
      <w:r w:rsidR="00015E7C">
        <w:t>S</w:t>
      </w:r>
      <w:r>
        <w:t xml:space="preserve">tressful </w:t>
      </w:r>
      <w:r w:rsidR="00015E7C">
        <w:t xml:space="preserve">developmental </w:t>
      </w:r>
      <w:r>
        <w:t>environments are hypothesized to lead to the release of ‘cryptic</w:t>
      </w:r>
      <w:r w:rsidR="00C301FC">
        <w:t>’</w:t>
      </w:r>
      <w:r>
        <w:t xml:space="preserve"> genetic variation </w:t>
      </w:r>
      <w:r w:rsidR="007B73D9">
        <w:fldChar w:fldCharType="begin"/>
      </w:r>
      <w:r w:rsidR="000F70BF">
        <w:instrText xml:space="preserve"> ADDIN ZOTERO_ITEM CSL_CITATION {"citationID":"otUcp6Nc","properties":{"formattedCitation":"(Fischer et al., 2020; Noble et al., 2019; Rowi\\uc0\\u324{}ski &amp; Rogell, 2017; Wood &amp; Brodie, 2015)","plainCitation":"(Fischer et al., 2020; Noble et al., 2019; Rowiński &amp; Rogell, 2017; Wood &amp; Brodie, 2015)","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instrText>
      </w:r>
      <w:r w:rsidR="007B73D9">
        <w:fldChar w:fldCharType="separate"/>
      </w:r>
      <w:r w:rsidR="000F70BF" w:rsidRPr="000F70BF">
        <w:rPr>
          <w:rFonts w:cs="Times New Roman"/>
        </w:rPr>
        <w:t>(Fischer et al., 2020; Noble et al., 2019; Rowiński &amp; Rogell, 2017; Wood &amp; Brodie, 2015)</w:t>
      </w:r>
      <w:r w:rsidR="007B73D9">
        <w:fldChar w:fldCharType="end"/>
      </w:r>
      <w:r w:rsidR="007B73D9">
        <w:t>,</w:t>
      </w:r>
      <w:r w:rsidR="008D26F8">
        <w:t xml:space="preserve"> </w:t>
      </w:r>
      <w:r w:rsidR="005F3B04">
        <w:t xml:space="preserve">possibly </w:t>
      </w:r>
      <w:r w:rsidR="008D26F8">
        <w:t xml:space="preserve">increasing </w:t>
      </w:r>
      <w:r w:rsidR="009A1FDF">
        <w:t>the</w:t>
      </w:r>
      <w:r w:rsidR="008D26F8">
        <w:t xml:space="preserve"> evolutionary potential</w:t>
      </w:r>
      <w:r w:rsidR="009A1FDF">
        <w:t xml:space="preserve"> of a given trait</w:t>
      </w:r>
      <w:r w:rsidR="008D26F8">
        <w:t>.</w:t>
      </w:r>
      <w:r w:rsidR="00D52F35">
        <w:t xml:space="preserve"> </w:t>
      </w:r>
      <w:r w:rsidR="005F3B04">
        <w:t xml:space="preserve">Higher genetic variation, combined with </w:t>
      </w:r>
      <w:r w:rsidR="00015E7C">
        <w:t>stronger</w:t>
      </w:r>
      <w:r w:rsidR="005F3B04">
        <w:t xml:space="preserve"> selection</w:t>
      </w:r>
      <w:r w:rsidR="007B73D9">
        <w:t xml:space="preserve"> may </w:t>
      </w:r>
      <w:r w:rsidR="009D4AF6">
        <w:t>facilitate</w:t>
      </w:r>
      <w:r w:rsidR="005F3B04">
        <w:t xml:space="preserve"> rapid evolutionary responses </w:t>
      </w:r>
      <w:r w:rsidR="00345A44">
        <w:t xml:space="preserve">that </w:t>
      </w:r>
      <w:r w:rsidR="009A1FDF">
        <w:t xml:space="preserve">may </w:t>
      </w:r>
      <w:r w:rsidR="009D4AF6">
        <w:t>allow</w:t>
      </w:r>
      <w:r w:rsidR="00345A44">
        <w:t xml:space="preserve"> population</w:t>
      </w:r>
      <w:r w:rsidR="009D4AF6">
        <w:t>s</w:t>
      </w:r>
      <w:r w:rsidR="00345A44">
        <w:t xml:space="preserve"> to adapt to </w:t>
      </w:r>
      <w:r w:rsidR="00FE2A77">
        <w:t>novel</w:t>
      </w:r>
      <w:r w:rsidR="00345A44">
        <w:t xml:space="preserve"> environments </w:t>
      </w:r>
      <w:r w:rsidR="005F3B04">
        <w:t>(</w:t>
      </w:r>
      <w:r w:rsidR="00564897" w:rsidRPr="0045457D">
        <w:rPr>
          <w:rFonts w:cs="Times New Roman"/>
        </w:rPr>
        <w:t xml:space="preserve">Hoffmann &amp; </w:t>
      </w:r>
      <w:proofErr w:type="spellStart"/>
      <w:r w:rsidR="00564897" w:rsidRPr="0045457D">
        <w:rPr>
          <w:rFonts w:cs="Times New Roman"/>
        </w:rPr>
        <w:t>Merilä</w:t>
      </w:r>
      <w:proofErr w:type="spellEnd"/>
      <w:r w:rsidR="00564897" w:rsidRPr="0045457D">
        <w:rPr>
          <w:rFonts w:cs="Times New Roman"/>
        </w:rPr>
        <w:t>, 1999</w:t>
      </w:r>
      <w:r w:rsidR="00B35C5E">
        <w:rPr>
          <w:rFonts w:cs="Times New Roman"/>
        </w:rPr>
        <w:t xml:space="preserve">; </w:t>
      </w:r>
      <w:r w:rsidR="00B35C5E" w:rsidRPr="00B35C5E">
        <w:rPr>
          <w:lang w:val="en-AU"/>
        </w:rPr>
        <w:t>Falconer and Mackay 1996</w:t>
      </w:r>
      <w:r w:rsidR="005F3B04">
        <w:t xml:space="preserve">). </w:t>
      </w:r>
      <w:r w:rsidR="009A1FDF">
        <w:t xml:space="preserve">Contrary to these </w:t>
      </w:r>
      <w:r w:rsidR="009A1FDF">
        <w:t>hypotheses</w:t>
      </w:r>
      <w:r w:rsidR="00FF433B">
        <w:t xml:space="preserve">, </w:t>
      </w:r>
      <w:r w:rsidR="008B5BD9">
        <w:t xml:space="preserve">we found no differences in additive genetic variance </w:t>
      </w:r>
      <w:r w:rsidR="00537F70">
        <w:t xml:space="preserve">for mass </w:t>
      </w:r>
      <w:r w:rsidR="008B5BD9">
        <w:t xml:space="preserve">between our </w:t>
      </w:r>
      <w:r w:rsidR="007B73D9">
        <w:t>developmental</w:t>
      </w:r>
      <w:r w:rsidR="00426327">
        <w:t xml:space="preserve"> </w:t>
      </w:r>
      <w:r w:rsidR="007B73D9">
        <w:t>temperature</w:t>
      </w:r>
      <w:r w:rsidR="008B5BD9">
        <w:t xml:space="preserve"> treatments. </w:t>
      </w:r>
      <w:r w:rsidR="007B73D9">
        <w:t>In fact</w:t>
      </w:r>
      <w:r w:rsidR="008B5BD9">
        <w:t xml:space="preserve">, </w:t>
      </w:r>
      <w:r w:rsidR="00CE5C81">
        <w:t xml:space="preserve">heritability for mass was </w:t>
      </w:r>
      <w:r w:rsidR="009A1FDF">
        <w:t>overall</w:t>
      </w:r>
      <w:r w:rsidR="00FF433B">
        <w:t xml:space="preserve"> </w:t>
      </w:r>
      <w:r w:rsidR="009A1FDF">
        <w:t>quite</w:t>
      </w:r>
      <w:r w:rsidR="00CE5C81">
        <w:t xml:space="preserve"> low</w:t>
      </w:r>
      <w:r w:rsidR="008B5BD9">
        <w:t xml:space="preserve"> </w:t>
      </w:r>
      <w:r w:rsidR="009A1FDF">
        <w:t>echoing</w:t>
      </w:r>
      <w:r w:rsidR="00E36489">
        <w:t xml:space="preserve"> </w:t>
      </w:r>
      <w:r w:rsidR="0093131F">
        <w:t xml:space="preserve">heritability </w:t>
      </w:r>
      <w:r w:rsidR="009A1FDF">
        <w:t>values for</w:t>
      </w:r>
      <w:r w:rsidR="0093131F">
        <w:t xml:space="preserve"> mass </w:t>
      </w:r>
      <w:r w:rsidR="00D57C0B">
        <w:t xml:space="preserve">in various animal systems </w:t>
      </w:r>
      <w:r w:rsidR="00A966A1">
        <w:t>[</w:t>
      </w:r>
      <w:r w:rsidR="00D57C0B">
        <w:t xml:space="preserve">e.g., </w:t>
      </w:r>
      <w:r w:rsidR="0093131F">
        <w:t>bighorn sheep</w:t>
      </w:r>
      <w:r w:rsidR="00A966A1">
        <w:t xml:space="preserve"> – 0.03 to 0.31</w:t>
      </w:r>
      <w:r w:rsidR="00D57C0B">
        <w:t xml:space="preserve"> </w:t>
      </w:r>
      <w:r w:rsidR="00CF301A">
        <w:fldChar w:fldCharType="begin"/>
      </w:r>
      <w:r w:rsidR="00CF301A">
        <w:instrText xml:space="preserve"> ADDIN ZOTERO_ITEM CSL_CITATION {"citationID":"eeaTzuwt","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CF301A">
        <w:fldChar w:fldCharType="separate"/>
      </w:r>
      <w:r w:rsidR="00CF301A" w:rsidRPr="00CF301A">
        <w:rPr>
          <w:rFonts w:cs="Times New Roman"/>
        </w:rPr>
        <w:t>(Réale et al., 1999)</w:t>
      </w:r>
      <w:r w:rsidR="00CF301A">
        <w:fldChar w:fldCharType="end"/>
      </w:r>
      <w:r w:rsidR="00CF301A">
        <w:t>,</w:t>
      </w:r>
      <w:r w:rsidR="00A966A1">
        <w:t xml:space="preserve"> </w:t>
      </w:r>
      <w:r w:rsidR="00F2176C" w:rsidRPr="00F2176C">
        <w:rPr>
          <w:lang w:val="en-AU"/>
        </w:rPr>
        <w:t>macaque</w:t>
      </w:r>
      <w:r w:rsidR="009D4AF6">
        <w:rPr>
          <w:lang w:val="en-AU"/>
        </w:rPr>
        <w:t>s</w:t>
      </w:r>
      <w:r w:rsidR="00F2176C">
        <w:rPr>
          <w:lang w:val="en-AU"/>
        </w:rPr>
        <w:t xml:space="preserve"> </w:t>
      </w:r>
      <w:r w:rsidR="00F2176C">
        <w:t xml:space="preserve">– 0.39 </w:t>
      </w:r>
      <w:r w:rsidR="00CF301A">
        <w:fldChar w:fldCharType="begin"/>
      </w:r>
      <w:r w:rsidR="00CF301A">
        <w:instrText xml:space="preserve"> ADDIN ZOTERO_ITEM CSL_CITATION {"citationID":"6fldK2SO","properties":{"formattedCitation":"(Kimock et al., 2019)","plainCitation":"(Kimock et al., 2019)","noteIndex":0},"citationItems":[{"id":3959,"uris":["http://zotero.org/users/1379426/items/6M2YE5PS"],"uri":["http://zotero.org/users/1379426/items/6M2YE5PS"],"itemData":{"id":3959,"type":"article-journal","abstract":"Sexual selection favours traits that increase reproductive success via increased competitive ability, attractiveness, or both. Male rhesus macaque (Macaca mulatta) morphological traits are likely to reflect the effects of multiple sexual selection pressures. Here, we use a quantitative genetic approach to investigate the production and maintenance of variation in male rhesus macaque morphometric traits which may be subject to sexual selection. We collected measurements of body size, canine length, and fat, from 125 male and 21 female free-ranging rhesus macaques on Cayo Santiago. We also collected testis volumes from males. We used a genetic pedigree to calculate trait heritability, to investigate potential trait trade-offs, and to estimate selection gradients. We found that variation in most male morphometric traits was heritable, but found no evidence of trait trade-offs nor that traits predicted reproductive success. Our results suggest that male rhesus macaque morphometric traits are either not under selection, or are under mechanisms of sexual selection that we could not test (e.g. balancing selection). In species subject to complex interacting mechanisms of selection, measures of body size, weaponry, and testis volume may not increase reproductive success via easily-testable mechanisms such as linear directional selection.","container-title":"Scientific Reports","DOI":"10.1038/s41598-019-52633-4","ISSN":"2045-2322","issue":"1","language":"en","note":"number: 1\npublisher: Nature Publishing Group","page":"19794","source":"www.nature.com","title":"Male morphological traits are heritable but do not predict reproductive success in a sexually-dimorphic primate","volume":"9","author":[{"family":"Kimock","given":"Clare M."},{"family":"Dubuc","given":"Constance"},{"family":"Brent","given":"Lauren J. N."},{"family":"Higham","given":"James P."}],"issued":{"date-parts":[["2019",12,24]]}}}],"schema":"https://github.com/citation-style-language/schema/raw/master/csl-citation.json"} </w:instrText>
      </w:r>
      <w:r w:rsidR="00CF301A">
        <w:fldChar w:fldCharType="separate"/>
      </w:r>
      <w:r w:rsidR="00CF301A">
        <w:rPr>
          <w:noProof/>
        </w:rPr>
        <w:t>(Kimock et al., 2019)</w:t>
      </w:r>
      <w:r w:rsidR="00CF301A">
        <w:fldChar w:fldCharType="end"/>
      </w:r>
      <w:r w:rsidR="00AC375E">
        <w:t xml:space="preserve"> lizards – 0</w:t>
      </w:r>
      <w:r w:rsidR="0020634B">
        <w:t xml:space="preserve"> to </w:t>
      </w:r>
      <w:r w:rsidR="00AC375E">
        <w:t xml:space="preserve">0.54 – </w:t>
      </w:r>
      <w:r w:rsidR="00CF301A">
        <w:fldChar w:fldCharType="begin"/>
      </w:r>
      <w:r w:rsidR="000F70BF">
        <w:instrText xml:space="preserve"> ADDIN ZOTERO_ITEM CSL_CITATION {"citationID":"g7DL1ZeK","properties":{"formattedCitation":"(Martins et al., 2019; Noble et al., 2014)","plainCitation":"(Martins et al., 2019; Noble et al., 2014)","noteIndex":0},"citationItems":[{"id":2989,"uris":["http://zotero.org/users/1379426/items/S28WC8RU"],"uri":["http://zotero.org/users/1379426/items/S28WC8RU"],"itemData":{"id":2989,"type":"article-journal","abstract":"There is justified concern about the impact of global warming on the persistence of tropical ectotherms. There is also growing evidence for strong selection on climate-relevant physiological traits. Understanding the evolutionary potential of populations is especially important for low dispersal organisms in isolated populations, because these populations have little choice but to adapt. Despite this, direct estimates of heritability and genetic correlations for physiological traits in ectotherms—which will determine their evolutionary responses to selection—are sparse, especially for reptiles. Here we examine the heritabilities and genetic correlations for a set of four morphological and six climate-relevant physiological traits in an isolated population of an Australian rainforest lizard, Lampropholis coggeri. These traits show considerable variation across populations in this species, suggesting local adaptation. From laboratory crosses, we estimated very low to moderate heritability of temperature-related physiological traits (h2 &lt; 0.31), but significant and higher heritability of desiccation resistance (h2~0.42). These values contrasted with uniformly higher heritabilities (h2 &gt; 0.51) for morphological traits. At the phenotypic level, there were positive associations among the morphological traits and between thermal limits. Growth rate was positively correlated with thermal limits, but there was no indication that morphology and physiology were linked in any other way. We found some support for a specialist–generalist trade-off in the thermal performance curve, but otherwise there was no evidence for evolutionary constraints, suggesting broadly labile multivariate trait structure. Our results indicate little potential to respond to selection on thermal traits in this population and provide new insights into the capacity of tropical ectotherms to adapt in situ to rapid climate change.","container-title":"Heredity","DOI":"10.1038/s41437-018-0085-y","ISSN":"1365-2540","issue":"1","language":"en","note":"number: 1\npublisher: Nature Publishing Group","page":"41-52","source":"www.nature.com","title":"Heritability of climate-relevant traits in a rainforest skink","volume":"122","author":[{"family":"Martins","given":"Felipe"},{"family":"Kruuk","given":"L. E. B."},{"family":"Llewelyn","given":"John"},{"family":"Moritz","given":"Craig"},{"family":"Phillips","given":"Ben"}],"issued":{"date-parts":[["2019",1]]}}},{"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schema":"https://github.com/citation-style-language/schema/raw/master/csl-citation.json"} </w:instrText>
      </w:r>
      <w:r w:rsidR="00CF301A">
        <w:fldChar w:fldCharType="separate"/>
      </w:r>
      <w:r w:rsidR="000F70BF">
        <w:rPr>
          <w:noProof/>
        </w:rPr>
        <w:t xml:space="preserve">(Martins </w:t>
      </w:r>
      <w:r w:rsidR="000F70BF">
        <w:rPr>
          <w:noProof/>
        </w:rPr>
        <w:lastRenderedPageBreak/>
        <w:t>et al., 2019; Noble et al., 2014)</w:t>
      </w:r>
      <w:r w:rsidR="00CF301A">
        <w:fldChar w:fldCharType="end"/>
      </w:r>
      <w:r w:rsidR="00A966A1">
        <w:t>]</w:t>
      </w:r>
      <w:r w:rsidR="005A6F0B">
        <w:t xml:space="preserve">. </w:t>
      </w:r>
      <w:r w:rsidR="000F70BF">
        <w:t>It</w:t>
      </w:r>
      <w:r w:rsidR="000F70BF">
        <w:t xml:space="preserve"> should be noted that decoupling additive genetic variances from other non-genetic variance such as maternal effects requires considerable paternal links in the </w:t>
      </w:r>
      <w:r w:rsidR="009A1FDF">
        <w:t>study design</w:t>
      </w:r>
      <w:r w:rsidR="009A1FDF">
        <w:t xml:space="preserve"> and</w:t>
      </w:r>
      <w:r w:rsidR="009A1FDF">
        <w:t xml:space="preserve"> </w:t>
      </w:r>
      <w:r w:rsidR="000F70BF">
        <w:t xml:space="preserve">pedigree </w:t>
      </w:r>
      <w:r w:rsidR="000F70BF">
        <w:fldChar w:fldCharType="begin"/>
      </w:r>
      <w:r w:rsidR="000F70BF">
        <w:instrText xml:space="preserve"> ADDIN ZOTERO_ITEM CSL_CITATION {"citationID":"C7YyL600","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instrText>
      </w:r>
      <w:r w:rsidR="000F70BF">
        <w:fldChar w:fldCharType="separate"/>
      </w:r>
      <w:r w:rsidR="000F70BF">
        <w:rPr>
          <w:noProof/>
        </w:rPr>
        <w:t>(Kruuk, 2004)</w:t>
      </w:r>
      <w:r w:rsidR="000F70BF">
        <w:fldChar w:fldCharType="end"/>
      </w:r>
      <w:r w:rsidR="000F70BF">
        <w:t xml:space="preserve">. </w:t>
      </w:r>
      <w:r w:rsidR="009A1FDF">
        <w:t>Indeed</w:t>
      </w:r>
      <w:r w:rsidR="000F70BF">
        <w:t>, when</w:t>
      </w:r>
      <w:r w:rsidR="005A6F0B">
        <w:t xml:space="preserve"> this </w:t>
      </w:r>
      <w:r w:rsidR="000F70BF">
        <w:t>variance partitioning is</w:t>
      </w:r>
      <w:r w:rsidR="005A6F0B">
        <w:t xml:space="preserve"> done</w:t>
      </w:r>
      <w:r w:rsidR="000F70BF">
        <w:t xml:space="preserve"> accordingly, heritability</w:t>
      </w:r>
      <w:r w:rsidR="005A6F0B">
        <w:t xml:space="preserve"> estimates are often low</w:t>
      </w:r>
      <w:r w:rsidR="00AB1680">
        <w:t xml:space="preserve"> (e.g.,</w:t>
      </w:r>
      <w:r w:rsidR="00CF301A">
        <w:t xml:space="preserve"> </w:t>
      </w:r>
      <w:r w:rsidR="00AB1680">
        <w:t>Noble et al. 2014)</w:t>
      </w:r>
      <w:r w:rsidR="005A6F0B">
        <w:t>.</w:t>
      </w:r>
      <w:r w:rsidR="004A7DD2">
        <w:t xml:space="preserve"> </w:t>
      </w:r>
      <w:r w:rsidR="00515F98">
        <w:t xml:space="preserve">In the case of </w:t>
      </w:r>
      <w:r w:rsidR="009A1FDF">
        <w:t>our</w:t>
      </w:r>
      <w:r w:rsidR="00515F98">
        <w:t xml:space="preserve"> study, we found relatively low levels of multiple paternity (&lt;1% of clutches were sired by multiple fathers), as such the number of half-sibs were generally low </w:t>
      </w:r>
      <w:r w:rsidR="009A1FDF">
        <w:t>which</w:t>
      </w:r>
      <w:r w:rsidR="00CD5FBA">
        <w:t xml:space="preserve"> </w:t>
      </w:r>
      <w:r w:rsidR="00515F98">
        <w:t xml:space="preserve">may have affected our </w:t>
      </w:r>
      <w:r w:rsidR="000F70BF">
        <w:t>genomic related</w:t>
      </w:r>
      <w:r w:rsidR="009A1FDF">
        <w:t>ness</w:t>
      </w:r>
      <w:r w:rsidR="000F70BF">
        <w:t xml:space="preserve"> matrix and </w:t>
      </w:r>
      <w:r w:rsidR="00515F98">
        <w:t>estimates of quantitative</w:t>
      </w:r>
      <w:r w:rsidR="009A1FDF">
        <w:t xml:space="preserve"> genetic</w:t>
      </w:r>
      <w:r w:rsidR="00515F98">
        <w:t xml:space="preserve"> parameters. </w:t>
      </w:r>
    </w:p>
    <w:p w14:paraId="67C41C08" w14:textId="77777777" w:rsidR="009D4AF6" w:rsidRDefault="009D4AF6" w:rsidP="0092030A">
      <w:pPr>
        <w:rPr>
          <w:ins w:id="12" w:author="Daniel Noble" w:date="2020-09-14T21:49:00Z"/>
        </w:rPr>
      </w:pPr>
    </w:p>
    <w:p w14:paraId="77A49F83" w14:textId="7BBC3FEC" w:rsidR="00854079" w:rsidRPr="00C301FC" w:rsidRDefault="00D83326" w:rsidP="005A17FD">
      <w:pPr>
        <w:ind w:firstLine="720"/>
        <w:rPr>
          <w:lang w:val="en-AU"/>
        </w:rPr>
      </w:pPr>
      <w:r>
        <w:t xml:space="preserve">The lack of difference in genetic variation between </w:t>
      </w:r>
      <w:r w:rsidR="00C301FC">
        <w:t>developmental temperatures</w:t>
      </w:r>
      <w:r>
        <w:t xml:space="preserve"> environments support findings from </w:t>
      </w:r>
      <w:r w:rsidR="00564897">
        <w:t>recent meta-analys</w:t>
      </w:r>
      <w:r w:rsidR="00FD281C">
        <w:t>e</w:t>
      </w:r>
      <w:r w:rsidR="00564897">
        <w:t>s</w:t>
      </w:r>
      <w:r>
        <w:t>.</w:t>
      </w:r>
      <w:r w:rsidR="00564897">
        <w:t xml:space="preserve"> Fisher et al. </w:t>
      </w:r>
      <w:r w:rsidR="000224D3">
        <w:t>(</w:t>
      </w:r>
      <w:r w:rsidR="00564897">
        <w:t>2020</w:t>
      </w:r>
      <w:r w:rsidR="000224D3">
        <w:t>)</w:t>
      </w:r>
      <w:r w:rsidR="00564897">
        <w:t xml:space="preserve"> assessed the degree to which </w:t>
      </w:r>
      <w:r w:rsidR="00523657">
        <w:t xml:space="preserve">stressful </w:t>
      </w:r>
      <w:r w:rsidR="00564897">
        <w:t>thermal environments result in the release of genetic variation</w:t>
      </w:r>
      <w:r w:rsidR="003C60C0">
        <w:t>.</w:t>
      </w:r>
      <w:r w:rsidR="00564897">
        <w:t xml:space="preserve"> </w:t>
      </w:r>
      <w:r w:rsidR="003C60C0">
        <w:t>They</w:t>
      </w:r>
      <w:r w:rsidR="00564897">
        <w:t xml:space="preserve"> found tha</w:t>
      </w:r>
      <w:r w:rsidR="00C301FC">
        <w:t>t these</w:t>
      </w:r>
      <w:r w:rsidR="00564897">
        <w:t xml:space="preserve"> effects manifested in only a third of the studied cases </w:t>
      </w:r>
      <w:r w:rsidR="00D27988">
        <w:t xml:space="preserve">– </w:t>
      </w:r>
      <w:r w:rsidR="00C301FC">
        <w:t>in</w:t>
      </w:r>
      <w:r w:rsidR="00564897">
        <w:t xml:space="preserve"> mainly clonal organisms</w:t>
      </w:r>
      <w:r w:rsidR="00CF1C83">
        <w:t xml:space="preserve"> </w:t>
      </w:r>
      <w:r w:rsidR="00CF1C83">
        <w:fldChar w:fldCharType="begin"/>
      </w:r>
      <w:r w:rsidR="00CF1C83">
        <w:instrText xml:space="preserve"> ADDIN ZOTERO_ITEM CSL_CITATION {"citationID":"rOZerHAj","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instrText>
      </w:r>
      <w:r w:rsidR="00CF1C83">
        <w:fldChar w:fldCharType="separate"/>
      </w:r>
      <w:r w:rsidR="00CF1C83">
        <w:rPr>
          <w:noProof/>
        </w:rPr>
        <w:t>(Fischer et al., 2020)</w:t>
      </w:r>
      <w:r w:rsidR="00CF1C83">
        <w:fldChar w:fldCharType="end"/>
      </w:r>
      <w:r w:rsidR="00564897">
        <w:t xml:space="preserve">. </w:t>
      </w:r>
      <w:r w:rsidR="00C301FC">
        <w:t>Fu</w:t>
      </w:r>
      <w:r w:rsidR="00C301FC">
        <w:t>rthermore</w:t>
      </w:r>
      <w:r w:rsidR="003C28A7">
        <w:t xml:space="preserve">, of the 25 cases where genetic </w:t>
      </w:r>
      <w:r w:rsidR="00CF1C83">
        <w:t>variance</w:t>
      </w:r>
      <w:r w:rsidR="003C28A7">
        <w:t xml:space="preserve"> </w:t>
      </w:r>
      <w:r w:rsidR="003C60C0">
        <w:t>changed</w:t>
      </w:r>
      <w:r w:rsidR="003C28A7">
        <w:t xml:space="preserve"> across thermal environments there was no consistent direction (i.e., 11 increased and 14 decreased under thermal stress). </w:t>
      </w:r>
      <w:r w:rsidR="006A6EBE">
        <w:t>Noble et al. (2019) also showed that the release of ‘cryptic</w:t>
      </w:r>
      <w:r w:rsidR="00C301FC">
        <w:t>’</w:t>
      </w:r>
      <w:r w:rsidR="006A6EBE">
        <w:t xml:space="preserve"> genetic variation depend</w:t>
      </w:r>
      <w:r w:rsidR="002D4A23">
        <w:t>s on</w:t>
      </w:r>
      <w:r w:rsidR="006A6EBE">
        <w:t xml:space="preserve"> the study design – studies not able to partition out non-genetic sources of variation supported a release of genetic variation </w:t>
      </w:r>
      <w:r w:rsidR="002D4A23">
        <w:t>whereas</w:t>
      </w:r>
      <w:r w:rsidR="006A6EBE">
        <w:t xml:space="preserve"> studies that </w:t>
      </w:r>
      <w:r w:rsidR="00C301FC">
        <w:t>did</w:t>
      </w:r>
      <w:r w:rsidR="006A6EBE">
        <w:t xml:space="preserve"> </w:t>
      </w:r>
      <w:r w:rsidR="00095875">
        <w:t xml:space="preserve">showed the opposite pattern. </w:t>
      </w:r>
      <w:r w:rsidR="00FF05BD">
        <w:t>As a caveat, d</w:t>
      </w:r>
      <w:r w:rsidR="009223FD">
        <w:t xml:space="preserve">efining an environment as stressful </w:t>
      </w:r>
      <w:r w:rsidR="009223FD" w:rsidRPr="005A070D">
        <w:t>or novel</w:t>
      </w:r>
      <w:r w:rsidR="009D4AF6">
        <w:t xml:space="preserve"> is a difficult task which</w:t>
      </w:r>
      <w:r w:rsidR="009223FD">
        <w:t xml:space="preserve"> </w:t>
      </w:r>
      <w:r w:rsidR="009223FD" w:rsidRPr="005A070D">
        <w:t>requires detail</w:t>
      </w:r>
      <w:r w:rsidR="009223FD">
        <w:t>ed</w:t>
      </w:r>
      <w:r w:rsidR="009223FD" w:rsidRPr="005A070D">
        <w:t xml:space="preserve"> knowledge of a given species’ past environmental exposure </w:t>
      </w:r>
      <w:r w:rsidR="00FF05BD">
        <w:t>– information that is often unknown</w:t>
      </w:r>
      <w:r w:rsidR="009223FD" w:rsidRPr="005A070D">
        <w:t xml:space="preserve"> </w:t>
      </w:r>
      <w:r w:rsidR="009223FD" w:rsidRPr="005A070D">
        <w:fldChar w:fldCharType="begin"/>
      </w:r>
      <w:r w:rsidR="009223FD" w:rsidRPr="005A070D">
        <w: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instrText>
      </w:r>
      <w:r w:rsidR="009223FD" w:rsidRPr="005A070D">
        <w:fldChar w:fldCharType="separate"/>
      </w:r>
      <w:r w:rsidR="009223FD" w:rsidRPr="005A070D">
        <w:rPr>
          <w:noProof/>
        </w:rPr>
        <w:t>(Roelofs et al., 2010)</w:t>
      </w:r>
      <w:r w:rsidR="009223FD" w:rsidRPr="005A070D">
        <w:fldChar w:fldCharType="end"/>
      </w:r>
      <w:r w:rsidR="009223FD" w:rsidRPr="005A070D">
        <w:t xml:space="preserve">. </w:t>
      </w:r>
      <w:r w:rsidR="00015E7C">
        <w:t xml:space="preserve">While our </w:t>
      </w:r>
      <w:r w:rsidR="00854079">
        <w:t xml:space="preserve">incubation temperatures were selected based on temperature extremes of naturally occurring </w:t>
      </w:r>
      <w:r w:rsidR="00523657">
        <w:rPr>
          <w:i/>
          <w:iCs/>
        </w:rPr>
        <w:t xml:space="preserve">L. </w:t>
      </w:r>
      <w:proofErr w:type="spellStart"/>
      <w:r w:rsidR="00523657">
        <w:rPr>
          <w:i/>
          <w:iCs/>
        </w:rPr>
        <w:t>delicata</w:t>
      </w:r>
      <w:proofErr w:type="spellEnd"/>
      <w:r w:rsidR="00523657">
        <w:t xml:space="preserve"> </w:t>
      </w:r>
      <w:r w:rsidR="00854079">
        <w:t>nests</w:t>
      </w:r>
      <w:r w:rsidR="005A17FD">
        <w:t xml:space="preserve"> </w:t>
      </w:r>
      <w:r w:rsidR="005A17FD">
        <w:fldChar w:fldCharType="begin"/>
      </w:r>
      <w:r w:rsidR="005A17FD">
        <w:instrText xml:space="preserve"> ADDIN ZOTERO_ITEM CSL_CITATION {"citationID":"l76cXowH","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5A17FD">
        <w:fldChar w:fldCharType="separate"/>
      </w:r>
      <w:r w:rsidR="005A17FD">
        <w:rPr>
          <w:noProof/>
        </w:rPr>
        <w:t>(Cheetham et al., 2011)</w:t>
      </w:r>
      <w:r w:rsidR="005A17FD">
        <w:fldChar w:fldCharType="end"/>
      </w:r>
      <w:r w:rsidR="00CF1C83">
        <w:t>,</w:t>
      </w:r>
      <w:r w:rsidR="00523657">
        <w:t xml:space="preserve"> </w:t>
      </w:r>
      <w:r w:rsidR="00015E7C">
        <w:t xml:space="preserve">it is </w:t>
      </w:r>
      <w:r w:rsidR="00FF05BD">
        <w:t xml:space="preserve">nonetheless </w:t>
      </w:r>
      <w:r w:rsidR="00015E7C">
        <w:t xml:space="preserve">possible they </w:t>
      </w:r>
      <w:r w:rsidR="00FF05BD">
        <w:t xml:space="preserve">were </w:t>
      </w:r>
      <w:r w:rsidR="00854079">
        <w:t xml:space="preserve">not </w:t>
      </w:r>
      <w:r w:rsidR="00015E7C">
        <w:t>‘</w:t>
      </w:r>
      <w:r w:rsidR="00854079">
        <w:t>stressful</w:t>
      </w:r>
      <w:r w:rsidR="00015E7C">
        <w:t>’</w:t>
      </w:r>
      <w:r w:rsidR="00854079">
        <w:t xml:space="preserve"> </w:t>
      </w:r>
      <w:r w:rsidR="00015E7C">
        <w:t>from an evolutionary perspective</w:t>
      </w:r>
      <w:r w:rsidR="001144EE">
        <w:t>.</w:t>
      </w:r>
      <w:ins w:id="13" w:author="fonti.kar@gmail.com" w:date="2020-10-02T17:02:00Z">
        <w:r w:rsidR="001E39BA">
          <w:t xml:space="preserve"> </w:t>
        </w:r>
      </w:ins>
      <w:r w:rsidR="001E39BA">
        <w:t xml:space="preserve">Indeed, egg mortality did not differ across incubation treatments which suggests that </w:t>
      </w:r>
      <w:r w:rsidR="000654BC">
        <w:t xml:space="preserve">lizards from both </w:t>
      </w:r>
      <w:r w:rsidR="001E39BA">
        <w:t xml:space="preserve">treatments </w:t>
      </w:r>
      <w:r w:rsidR="000654BC">
        <w:t>experienced a</w:t>
      </w:r>
      <w:r w:rsidR="001E39BA">
        <w:t xml:space="preserve"> similar level of thermal stress </w:t>
      </w:r>
      <w:r w:rsidR="000654BC">
        <w:t>as</w:t>
      </w:r>
      <w:r w:rsidR="001E39BA">
        <w:t xml:space="preserve"> embryos</w:t>
      </w:r>
      <w:r w:rsidR="00C301FC">
        <w:t xml:space="preserve"> ((Estimate of treatment difference: 0.80 [</w:t>
      </w:r>
      <w:r w:rsidR="00C301FC" w:rsidRPr="001E39BA">
        <w:t xml:space="preserve">-0.04 </w:t>
      </w:r>
      <w:r w:rsidR="00C301FC">
        <w:t>-</w:t>
      </w:r>
      <w:r w:rsidR="00C301FC" w:rsidRPr="001E39BA">
        <w:t>1.73</w:t>
      </w:r>
      <w:r w:rsidR="00C301FC">
        <w:t>])</w:t>
      </w:r>
      <w:r w:rsidR="001E39BA">
        <w:t xml:space="preserve">. </w:t>
      </w:r>
      <w:r w:rsidR="001F22D4">
        <w:t>Furthermore, t</w:t>
      </w:r>
      <w:r w:rsidR="007C35EB">
        <w:t xml:space="preserve">reatment differences may be harder to detect </w:t>
      </w:r>
      <w:r w:rsidR="006F7A30">
        <w:t>under</w:t>
      </w:r>
      <w:r w:rsidR="00854079">
        <w:t xml:space="preserve"> </w:t>
      </w:r>
      <w:r w:rsidR="006F7A30">
        <w:t xml:space="preserve">realistic </w:t>
      </w:r>
      <w:r w:rsidR="00854079">
        <w:t>fluctuating temperature regime</w:t>
      </w:r>
      <w:r w:rsidR="006F7A30">
        <w:t>s</w:t>
      </w:r>
      <w:r w:rsidR="007C35EB">
        <w:t>.</w:t>
      </w:r>
      <w:r w:rsidR="006F7A30">
        <w:t xml:space="preserve"> As such, </w:t>
      </w:r>
      <w:r w:rsidR="009D4AF6">
        <w:t>lizards</w:t>
      </w:r>
      <w:r w:rsidR="006F7A30">
        <w:t xml:space="preserve"> were not exposed </w:t>
      </w:r>
      <w:r w:rsidR="005A17FD">
        <w:t>to</w:t>
      </w:r>
      <w:r w:rsidR="006F7A30">
        <w:t xml:space="preserve"> extreme temperatures </w:t>
      </w:r>
      <w:r w:rsidR="005A17FD">
        <w:t xml:space="preserve">over </w:t>
      </w:r>
      <w:r w:rsidR="000654BC">
        <w:t>extended</w:t>
      </w:r>
      <w:r w:rsidR="005A17FD">
        <w:t xml:space="preserve"> </w:t>
      </w:r>
      <w:r w:rsidR="004A7DD2">
        <w:t>periods</w:t>
      </w:r>
      <w:r w:rsidR="005A17FD">
        <w:t xml:space="preserve"> </w:t>
      </w:r>
      <w:r w:rsidR="009D4AF6">
        <w:t>which</w:t>
      </w:r>
      <w:r w:rsidR="006F7A30">
        <w:t xml:space="preserve"> </w:t>
      </w:r>
      <w:r w:rsidR="006F7A30">
        <w:t xml:space="preserve">might be more important in </w:t>
      </w:r>
      <w:r w:rsidR="001040A8">
        <w:t xml:space="preserve">orchestrating </w:t>
      </w:r>
      <w:r w:rsidR="006F7A30">
        <w:t xml:space="preserve">changes </w:t>
      </w:r>
      <w:r w:rsidR="001040A8">
        <w:t>in</w:t>
      </w:r>
      <w:r w:rsidR="006F7A30">
        <w:t xml:space="preserve"> genetic variation</w:t>
      </w:r>
      <w:r w:rsidR="000654BC">
        <w:t xml:space="preserve"> </w:t>
      </w:r>
      <w:r w:rsidR="000654BC">
        <w:fldChar w:fldCharType="begin"/>
      </w:r>
      <w:r w:rsidR="00F352BF">
        <w:instrText xml:space="preserve"> ADDIN ZOTERO_ITEM CSL_CITATION {"citationID":"dVRJiwIy","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instrText>
      </w:r>
      <w:r w:rsidR="000654BC">
        <w:fldChar w:fldCharType="separate"/>
      </w:r>
      <w:r w:rsidR="000654BC">
        <w:rPr>
          <w:noProof/>
        </w:rPr>
        <w:t>(Bonamour et al., 2019)</w:t>
      </w:r>
      <w:r w:rsidR="000654BC">
        <w:fldChar w:fldCharType="end"/>
      </w:r>
      <w:r w:rsidR="006F7A30">
        <w:t>.</w:t>
      </w:r>
      <w:r w:rsidR="007C35EB">
        <w:t xml:space="preserve"> </w:t>
      </w:r>
      <w:r w:rsidR="00642A82">
        <w:t>Overall, o</w:t>
      </w:r>
      <w:r w:rsidR="00854079">
        <w:t xml:space="preserve">ur results suggest that our </w:t>
      </w:r>
      <w:r w:rsidR="00C301FC">
        <w:t>thermal extremes experienced by natural nest sites</w:t>
      </w:r>
      <w:r w:rsidR="00854079">
        <w:t xml:space="preserve"> d</w:t>
      </w:r>
      <w:r w:rsidR="00C301FC">
        <w:t>o</w:t>
      </w:r>
      <w:r w:rsidR="00854079">
        <w:t xml:space="preserve"> not </w:t>
      </w:r>
      <w:r w:rsidR="00854079">
        <w:t>modify the evolutionary potential of mass</w:t>
      </w:r>
      <w:r w:rsidR="000D1EA1">
        <w:t>, however this should be interpreted with caution as estimates of quantitative parameters from laboratory studies can differ from wild populations</w:t>
      </w:r>
      <w:r w:rsidR="0045457D">
        <w:t xml:space="preserve"> </w:t>
      </w:r>
      <w:r w:rsidR="0045457D">
        <w:fldChar w:fldCharType="begin"/>
      </w:r>
      <w:r w:rsidR="0045457D">
        <w:instrText xml:space="preserve"> ADDIN ZOTERO_ITEM CSL_CITATION {"citationID":"Z9W1VRse","properties":{"formattedCitation":"(Sgr\\uc0\\u242{} &amp; Hoffmann, 2004; Weigensberg &amp; Roff, 1996)","plainCitation":"(Sgrò &amp; Hoffmann, 2004; Weigensberg &amp; Roff, 1996)","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id":3495,"uris":["http://zotero.org/users/1379426/items/Q38HUX2S"],"uri":["http://zotero.org/users/1379426/items/Q38HUX2S"],"itemData":{"id":3495,"type":"article-journal","abstract":"The validity of the assumption, that laboratory estimates of heritabilities will tend to overestimate natural heritabilities, due to a reduction in environmental variability and thus the phenotypic variance of traits, is examined. One hundred sixty-five field estimates of narrow sense heritabilities derived from the literature are compared with 189 estimates from laboratory studies on wild, outbred animal populations derived from the data set of Mousseau and Roff. The results indicate that 84% of field heritabilities are significantly different from zero and that for morphological, behavioral, and life-history traits there are no significant differences between laboratory and field estimates of heritability. Unexpectedly, mean heritabilities for morphological and life-history traits are actually higher in the field than in the lab. Twenty-two cases were found for which both laboratory and natural heritabilities had been estimated on the same traits. For this subset of the data, laboratory heritabilities tended to be higher than field estimates, but the difference was not significant. Also, the correlation between lab and field estimates was high (r = 0.6, P &lt; 0.001), and the regression slope did not differ significantly from one. The major implications of this study are that laboratory estimates of heritability should generally provide reasonable estimations of both the magnitude and the significance of heritabilities in nature.","container-title":"Evolution","DOI":"10.1111/j.1558-5646.1996.tb03605.x","ISSN":"1558-5646","issue":"6","language":"en","note":"_eprint: https://onlinelibrary.wiley.com/doi/pdf/10.1111/j.1558-5646.1996.tb03605.x","page":"2149-2157","source":"Wiley Online Library","title":"Natural Heritabilities: Can They Be Reliably Estimated in the Laboratory?","title-short":"Natural Heritabilities","volume":"50","author":[{"family":"Weigensberg","given":"Ilana"},{"family":"Roff","given":"Derek A."}],"issued":{"date-parts":[["1996"]]}}}],"schema":"https://github.com/citation-style-language/schema/raw/master/csl-citation.json"} </w:instrText>
      </w:r>
      <w:r w:rsidR="0045457D">
        <w:fldChar w:fldCharType="separate"/>
      </w:r>
      <w:r w:rsidR="0045457D" w:rsidRPr="0045457D">
        <w:rPr>
          <w:rFonts w:cs="Times New Roman"/>
        </w:rPr>
        <w:t>(Sgrò &amp; Hoffmann, 2004; Weigensberg &amp; Roff, 1996)</w:t>
      </w:r>
      <w:r w:rsidR="0045457D">
        <w:fldChar w:fldCharType="end"/>
      </w:r>
      <w:r w:rsidR="000D1EA1">
        <w:t xml:space="preserve">. </w:t>
      </w:r>
    </w:p>
    <w:p w14:paraId="2E27A935" w14:textId="549A4344" w:rsidR="004733B6" w:rsidRDefault="004733B6" w:rsidP="00AD26E1"/>
    <w:p w14:paraId="3D135927" w14:textId="5C2B00B4" w:rsidR="00B30768" w:rsidRPr="001A713F" w:rsidRDefault="00B30768" w:rsidP="009B3261">
      <w:pPr>
        <w:pStyle w:val="Thesissubheading"/>
      </w:pPr>
      <w:r w:rsidRPr="007364DE">
        <w:t xml:space="preserve">Ontogenetic changes in genetic and non-genetic contributions to </w:t>
      </w:r>
      <w:r w:rsidR="00264C46">
        <w:t xml:space="preserve">body </w:t>
      </w:r>
      <w:r w:rsidRPr="007364DE">
        <w:t>mass</w:t>
      </w:r>
    </w:p>
    <w:p w14:paraId="79E179F0" w14:textId="77777777" w:rsidR="007C0D86" w:rsidRDefault="007C0D86" w:rsidP="00AD26E1"/>
    <w:p w14:paraId="0F964665" w14:textId="29DD436C" w:rsidR="003E4C4D" w:rsidRDefault="0040514C" w:rsidP="007A78A6">
      <w:r>
        <w:t>G</w:t>
      </w:r>
      <w:r w:rsidR="00AD26E1">
        <w:t>enetic</w:t>
      </w:r>
      <w:r w:rsidR="00F37BD0">
        <w:t xml:space="preserve"> </w:t>
      </w:r>
      <w:r>
        <w:t>contributions to</w:t>
      </w:r>
      <w:r w:rsidR="00F37BD0">
        <w:t xml:space="preserve"> </w:t>
      </w:r>
      <w:r w:rsidR="009D2C66">
        <w:t xml:space="preserve">body size </w:t>
      </w:r>
      <w:r w:rsidR="00F37BD0">
        <w:t>are</w:t>
      </w:r>
      <w:r w:rsidR="00AD26E1">
        <w:t xml:space="preserve"> expected to </w:t>
      </w:r>
      <w:r w:rsidR="008E61EB">
        <w:t xml:space="preserve">vary </w:t>
      </w:r>
      <w:r w:rsidR="00AD26E1">
        <w:t>throughout ontogeny</w:t>
      </w:r>
      <w:r w:rsidR="008E61EB">
        <w:t xml:space="preserve"> </w:t>
      </w:r>
      <w:r w:rsidR="00B01225">
        <w:fldChar w:fldCharType="begin"/>
      </w:r>
      <w:r w:rsidR="00A35763">
        <w:instrText xml:space="preserve"> ADDIN ZOTERO_ITEM CSL_CITATION {"citationID":"Pktz0fME","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instrText>
      </w:r>
      <w:r w:rsidR="00B01225">
        <w:fldChar w:fldCharType="separate"/>
      </w:r>
      <w:r w:rsidR="00A35763">
        <w:rPr>
          <w:rFonts w:cs="Times New Roman"/>
        </w:rPr>
        <w:t>(Lynch &amp; Walsh, 1998)</w:t>
      </w:r>
      <w:r w:rsidR="00B01225">
        <w:fldChar w:fldCharType="end"/>
      </w:r>
      <w:r w:rsidR="00AD26E1">
        <w:t xml:space="preserve">. </w:t>
      </w:r>
      <w:r w:rsidR="00F37BD0">
        <w:t>S</w:t>
      </w:r>
      <w:r w:rsidR="00AD26E1">
        <w:t xml:space="preserve">election pressures on body size </w:t>
      </w:r>
      <w:r w:rsidR="009D2C66">
        <w:t xml:space="preserve">are </w:t>
      </w:r>
      <w:r w:rsidR="00F37BD0">
        <w:t>likely</w:t>
      </w:r>
      <w:r w:rsidR="00AD26E1">
        <w:t xml:space="preserve"> to increase at </w:t>
      </w:r>
      <w:r w:rsidR="00F37BD0">
        <w:t>critical</w:t>
      </w:r>
      <w:r w:rsidR="00AD26E1">
        <w:t xml:space="preserve"> life stages</w:t>
      </w:r>
      <w:r w:rsidR="008E61EB">
        <w:t>,</w:t>
      </w:r>
      <w:r w:rsidR="00AD26E1">
        <w:t xml:space="preserve"> such as at birth or at sexual maturation</w:t>
      </w:r>
      <w:r w:rsidR="009D4AF6">
        <w:t>,</w:t>
      </w:r>
      <w:r w:rsidR="00F37BD0">
        <w:t xml:space="preserve"> thereby reducing genetic variance</w:t>
      </w:r>
      <w:r w:rsidR="002053E2">
        <w:t xml:space="preserve"> at certain ages</w:t>
      </w:r>
      <w:r w:rsidR="00A50D7B">
        <w:t xml:space="preserve"> </w:t>
      </w:r>
      <w:r w:rsidR="00A50D7B">
        <w:fldChar w:fldCharType="begin"/>
      </w:r>
      <w:r w:rsidR="00A50D7B">
        <w:instrText xml:space="preserve"> ADDIN ZOTERO_ITEM CSL_CITATION {"citationID":"Jt2Z8S9Q","properties":{"formattedCitation":"(Rollinson &amp; Rowe, 2015)","plainCitation":"(Rollinson &amp; Rowe, 2015)","noteIndex":0},"citationItems":[{"id":3505,"uris":["http://zotero.org/users/1379426/items/4TP353WA"],"uri":["http://zotero.org/users/1379426/items/4TP353WA"],"itemData":{"id":3505,"type":"article-journal","abstract":"Directional selection on size is common but often fails to result in microevolution in the wild. Similarly, macroevolutionary rates in size are low relative to the observed strength of selection in nature. We show that many estimates of selection on size have been measured on juveniles, not adults. Further, parents influence juvenile size by adjusting investment per offspring. In light of these observations, we help resolve this paradox by suggesting that the observed upward selection on size is balanced by selection against investment per offspring, resulting in little or no net selection gradient on size. We find that trade-offs between fecundity and juvenile size are common, consistent with the notion of selection against investment per offspring. We also find that median directional selection on size is positive for juveniles but no net directional selection exists for adult size. This is expected because parent–offspring conflict exists over size, and juvenile size is more strongly affected by investment per offspring than adult size. These findings provide qualitative support for the hypothesis that upward selection on size is balanced by selection against investment per offspring, where parent–offspring conflict over size is embodied in the opposing signs of the two selection gradients.","container-title":"Evolution","DOI":"10.1111/evo.12753","ISSN":"1558-5646","issue":"9","language":"en","note":"_eprint: https://onlinelibrary.wiley.com/doi/pdf/10.1111/evo.12753","page":"2441-2451","source":"Wiley Online Library","title":"Persistent directional selection on body size and a resolution to the paradox of stasis","volume":"69","author":[{"family":"Rollinson","given":"Njal"},{"family":"Rowe","given":"Locke"}],"issued":{"date-parts":[["2015"]]}}}],"schema":"https://github.com/citation-style-language/schema/raw/master/csl-citation.json"} </w:instrText>
      </w:r>
      <w:r w:rsidR="00A50D7B">
        <w:fldChar w:fldCharType="separate"/>
      </w:r>
      <w:r w:rsidR="00A50D7B">
        <w:rPr>
          <w:noProof/>
        </w:rPr>
        <w:t>(Rollinson &amp; Rowe, 2015)</w:t>
      </w:r>
      <w:r w:rsidR="00A50D7B">
        <w:fldChar w:fldCharType="end"/>
      </w:r>
      <w:r w:rsidR="00AD26E1">
        <w:t>.</w:t>
      </w:r>
      <w:r w:rsidR="00F37BD0">
        <w:t xml:space="preserve"> </w:t>
      </w:r>
      <w:r w:rsidR="003E4C4D">
        <w:t>On the contrary,</w:t>
      </w:r>
      <w:r w:rsidR="009D69FF">
        <w:t xml:space="preserve"> </w:t>
      </w:r>
      <w:r w:rsidR="00E43E55">
        <w:t xml:space="preserve">we found that </w:t>
      </w:r>
      <w:r w:rsidR="009D69FF">
        <w:t>a</w:t>
      </w:r>
      <w:r w:rsidR="00D17613">
        <w:t xml:space="preserve">dditive genetic variance </w:t>
      </w:r>
      <w:r w:rsidR="009D69FF">
        <w:t xml:space="preserve">of </w:t>
      </w:r>
      <w:r w:rsidR="003E4C4D">
        <w:t>mass</w:t>
      </w:r>
      <w:r w:rsidR="009D69FF">
        <w:t xml:space="preserve"> </w:t>
      </w:r>
      <w:r w:rsidR="00D17613">
        <w:t xml:space="preserve">was very low </w:t>
      </w:r>
      <w:r w:rsidR="003E4C4D">
        <w:t>upon hatching but</w:t>
      </w:r>
      <w:r w:rsidR="00D17613">
        <w:t xml:space="preserve"> slowly increased </w:t>
      </w:r>
      <w:r w:rsidR="009D69FF">
        <w:t>by the end of the first year.</w:t>
      </w:r>
      <w:r w:rsidR="00D17613">
        <w:t xml:space="preserve"> </w:t>
      </w:r>
      <w:r w:rsidR="007A78A6">
        <w:t xml:space="preserve">This result parallels those seen in big horn sheep </w:t>
      </w:r>
      <w:r w:rsidR="007A78A6">
        <w:fldChar w:fldCharType="begin"/>
      </w:r>
      <w:r w:rsidR="007A78A6">
        <w:instrText xml:space="preserve"> ADDIN ZOTERO_ITEM CSL_CITATION {"citationID":"46AxTwrQ","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7A78A6">
        <w:fldChar w:fldCharType="separate"/>
      </w:r>
      <w:r w:rsidR="007A78A6" w:rsidRPr="007A78A6">
        <w:rPr>
          <w:rFonts w:cs="Times New Roman"/>
        </w:rPr>
        <w:t>(Réale et al., 1999)</w:t>
      </w:r>
      <w:r w:rsidR="007A78A6">
        <w:fldChar w:fldCharType="end"/>
      </w:r>
      <w:r w:rsidR="007A78A6">
        <w:t xml:space="preserve">, </w:t>
      </w:r>
      <w:proofErr w:type="spellStart"/>
      <w:r w:rsidR="007A78A6">
        <w:t>soay</w:t>
      </w:r>
      <w:proofErr w:type="spellEnd"/>
      <w:r w:rsidR="007A78A6">
        <w:t xml:space="preserve"> sheep </w:t>
      </w:r>
      <w:r w:rsidR="007A78A6">
        <w:fldChar w:fldCharType="begin"/>
      </w:r>
      <w:r w:rsidR="007A78A6">
        <w:instrText xml:space="preserve"> ADDIN ZOTERO_ITEM CSL_CITATION {"citationID":"Uk7NDe0D","properties":{"formattedCitation":"(Wilson et al., 2007)","plainCitation":"(Wilson et al., 2007)","noteIndex":0},"citationItems":[{"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7A78A6">
        <w:fldChar w:fldCharType="separate"/>
      </w:r>
      <w:r w:rsidR="007A78A6">
        <w:rPr>
          <w:noProof/>
        </w:rPr>
        <w:t>(Wilson et al., 2007)</w:t>
      </w:r>
      <w:r w:rsidR="007A78A6">
        <w:fldChar w:fldCharType="end"/>
      </w:r>
      <w:r w:rsidR="007A78A6">
        <w:t xml:space="preserve"> and ladybird beetles </w:t>
      </w:r>
      <w:r w:rsidR="007A78A6">
        <w:fldChar w:fldCharType="begin"/>
      </w:r>
      <w:r w:rsidR="007A78A6">
        <w:instrText xml:space="preserve"> ADDIN ZOTERO_ITEM CSL_CITATION {"citationID":"86IVWLoG","properties":{"formattedCitation":"(Dmitriew et al., 2010)","plainCitation":"(Dmitriew et al., 2010)","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schema":"https://github.com/citation-style-language/schema/raw/master/csl-citation.json"} </w:instrText>
      </w:r>
      <w:r w:rsidR="007A78A6">
        <w:fldChar w:fldCharType="separate"/>
      </w:r>
      <w:r w:rsidR="007A78A6">
        <w:rPr>
          <w:noProof/>
        </w:rPr>
        <w:t>(Dmitriew et al., 2010)</w:t>
      </w:r>
      <w:r w:rsidR="007A78A6">
        <w:fldChar w:fldCharType="end"/>
      </w:r>
      <w:r w:rsidR="007A78A6">
        <w:t xml:space="preserve">. While the underlying cause of this </w:t>
      </w:r>
      <w:r w:rsidR="007E1630">
        <w:t xml:space="preserve">pattern </w:t>
      </w:r>
      <w:r w:rsidR="007A78A6">
        <w:t xml:space="preserve">is not </w:t>
      </w:r>
      <w:r w:rsidR="00BB6C53">
        <w:t>well established,</w:t>
      </w:r>
      <w:r w:rsidR="007A78A6">
        <w:t xml:space="preserve"> it </w:t>
      </w:r>
      <w:r w:rsidR="00BB6C53">
        <w:t>coincided</w:t>
      </w:r>
      <w:r w:rsidR="009D69FF">
        <w:t xml:space="preserve"> with changes in the social environment (shared housing)</w:t>
      </w:r>
      <w:r w:rsidR="00BB6C53">
        <w:t>. This suggests that</w:t>
      </w:r>
      <w:r w:rsidR="009D69FF">
        <w:t xml:space="preserve"> perhaps competition for resources (basking sites or food) may orchestrate changes in genetic variation</w:t>
      </w:r>
      <w:r w:rsidR="007A78A6">
        <w:t xml:space="preserve"> </w:t>
      </w:r>
      <w:r w:rsidR="007A78A6">
        <w:fldChar w:fldCharType="begin"/>
      </w:r>
      <w:r w:rsidR="007A78A6">
        <w:instrText xml:space="preserve"> ADDIN ZOTERO_ITEM CSL_CITATION {"citationID":"qfBZ4bw4","properties":{"formattedCitation":"(Dmitriew et al., 2010; Hoffmann &amp; Meril\\uc0\\u228{}, 1999)","plainCitation":"(Dmitriew et al., 2010; Hoffmann &amp; Merilä, 1999)","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7A78A6">
        <w:fldChar w:fldCharType="separate"/>
      </w:r>
      <w:r w:rsidR="007A78A6" w:rsidRPr="007A78A6">
        <w:rPr>
          <w:rFonts w:cs="Times New Roman"/>
        </w:rPr>
        <w:t>(Dmitriew et al., 2010; Hoffmann &amp; Merilä, 1999)</w:t>
      </w:r>
      <w:r w:rsidR="007A78A6">
        <w:fldChar w:fldCharType="end"/>
      </w:r>
      <w:r w:rsidR="009D69FF">
        <w:t xml:space="preserve">. </w:t>
      </w:r>
      <w:r w:rsidR="003E4C4D">
        <w:t xml:space="preserve">Alternatively, </w:t>
      </w:r>
      <w:r w:rsidR="00BB6C53">
        <w:t>the</w:t>
      </w:r>
      <w:r w:rsidR="009D69FF">
        <w:t xml:space="preserve"> </w:t>
      </w:r>
      <w:r w:rsidR="007E1630">
        <w:t xml:space="preserve">gradual increase in additive genetic variance </w:t>
      </w:r>
      <w:r w:rsidR="009D69FF">
        <w:t xml:space="preserve">may </w:t>
      </w:r>
      <w:r w:rsidR="00281544">
        <w:t xml:space="preserve">be </w:t>
      </w:r>
      <w:r w:rsidR="009D69FF">
        <w:t xml:space="preserve">related to </w:t>
      </w:r>
      <w:r w:rsidR="004B640F">
        <w:t xml:space="preserve">initial </w:t>
      </w:r>
      <w:r w:rsidR="009D69FF">
        <w:t xml:space="preserve">genotypic changes </w:t>
      </w:r>
      <w:r w:rsidR="00BB6C53">
        <w:t>underpinning</w:t>
      </w:r>
      <w:r w:rsidR="009D69FF">
        <w:t xml:space="preserve"> sexual maturation (~14 months)</w:t>
      </w:r>
      <w:r w:rsidR="00281544">
        <w:t xml:space="preserve"> as </w:t>
      </w:r>
      <w:proofErr w:type="spellStart"/>
      <w:r w:rsidR="00281544">
        <w:rPr>
          <w:i/>
          <w:iCs/>
        </w:rPr>
        <w:t>L.delicata</w:t>
      </w:r>
      <w:proofErr w:type="spellEnd"/>
      <w:r w:rsidR="00281544">
        <w:t xml:space="preserve"> </w:t>
      </w:r>
      <w:r w:rsidR="007A78A6">
        <w:t xml:space="preserve">are </w:t>
      </w:r>
      <w:r w:rsidR="00281544">
        <w:t>sexual</w:t>
      </w:r>
      <w:r w:rsidR="007A78A6">
        <w:t>ly</w:t>
      </w:r>
      <w:r w:rsidR="00281544">
        <w:t xml:space="preserve"> dimorphi</w:t>
      </w:r>
      <w:r w:rsidR="007A78A6">
        <w:t>c</w:t>
      </w:r>
      <w:r w:rsidR="00281544">
        <w:t xml:space="preserve"> in various morphological traits including body size</w:t>
      </w:r>
      <w:r w:rsidR="002E35BE">
        <w:t xml:space="preserve"> </w:t>
      </w:r>
      <w:r w:rsidR="00281544">
        <w:fldChar w:fldCharType="begin"/>
      </w:r>
      <w:r w:rsidR="003E4C4D">
        <w:instrText xml:space="preserve"> ADDIN ZOTERO_ITEM CSL_CITATION {"citationID":"XSS72KmH","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instrText>
      </w:r>
      <w:r w:rsidR="00281544">
        <w:fldChar w:fldCharType="separate"/>
      </w:r>
      <w:r w:rsidR="003E4C4D">
        <w:rPr>
          <w:noProof/>
        </w:rPr>
        <w:t>(Chapple et al., 2014)</w:t>
      </w:r>
      <w:r w:rsidR="00281544">
        <w:fldChar w:fldCharType="end"/>
      </w:r>
      <w:r w:rsidR="00281544">
        <w:t xml:space="preserve">. </w:t>
      </w:r>
      <w:r w:rsidR="007A78A6">
        <w:t xml:space="preserve">Nonetheless, ontogenetic variation in genetic variance implies that potential rates of </w:t>
      </w:r>
      <w:r w:rsidR="007A78A6">
        <w:lastRenderedPageBreak/>
        <w:t xml:space="preserve">evolution </w:t>
      </w:r>
      <w:r w:rsidR="00BB6C53">
        <w:t>varies</w:t>
      </w:r>
      <w:r w:rsidR="007A78A6">
        <w:t xml:space="preserve"> with age</w:t>
      </w:r>
      <w:r w:rsidR="007A398E">
        <w:t xml:space="preserve"> </w:t>
      </w:r>
      <w:r w:rsidR="007A398E">
        <w:fldChar w:fldCharType="begin"/>
      </w:r>
      <w:r w:rsidR="007A398E">
        <w:instrText xml:space="preserve"> ADDIN ZOTERO_ITEM CSL_CITATION {"citationID":"0vjQovXA","properties":{"formattedCitation":"(Houle, 1998)","plainCitation":"(Houle, 1998)","noteIndex":0},"citationItems":[{"id":3319,"uris":["http://zotero.org/users/1379426/items/QPFNZ8N5"],"uri":["http://zotero.org/users/1379426/items/QPFNZ8N5"],"itemData":{"id":3319,"type":"article-journal","abstract":"Recent work has called attention to large differences among traits in the amount of standardized genetic variance they possess. There are four general factors which could play a role in causing this variation: mutation, elimination of deleterious variation, selection of favorable alleles, and balancing selection. Three factors could directly influence the mutational variability of traits: canalization, the mutational target size, and the timing of trait expression. Here I carry out simple tests of the importance of some of these factors using data from Drosophila melanogaster. I compiled information from the literature on the mutational and standing genetic variances in outbred populations, inferred the relative mutational target size of each trait, its a timing of expression, and used models of life history to calculate fitness sensitivities for each trait. Mutation variation seems to play an important role, as it is highly correlated with standing variance. The target size hypothesis was supported by a significant correlation between mutational variance and inferred target size. There was also a significant relationship between the timing of trait expression and mutational variance. These hypotheses are confounded by a correlation between timing and target size. The elimination and canalization hypotheses were not supported by these data, suggesting that they play a quantitatively less important role in determining overall variances. Additional information concerning the pleiotropic consequences of mutations would help to validate the fitness sensitivities used to test the elimination and canalization hypotheses.","container-title":"Genetica","DOI":"10.1023/A:1017034925212","ISSN":"1573-6857","issue":"0","journalAbbreviation":"Genetica","language":"en","page":"241","source":"Springer Link","title":"How should we explain variation in the genetic variance of traits?","volume":"102","author":[{"family":"Houle","given":"David"}],"issued":{"date-parts":[["1998",3,1]]}}}],"schema":"https://github.com/citation-style-language/schema/raw/master/csl-citation.json"} </w:instrText>
      </w:r>
      <w:r w:rsidR="007A398E">
        <w:fldChar w:fldCharType="separate"/>
      </w:r>
      <w:r w:rsidR="007A398E">
        <w:rPr>
          <w:noProof/>
        </w:rPr>
        <w:t>(Houle, 1998)</w:t>
      </w:r>
      <w:r w:rsidR="007A398E">
        <w:fldChar w:fldCharType="end"/>
      </w:r>
      <w:r w:rsidR="007A78A6">
        <w:t xml:space="preserve">, however this depends on non-genetic sources of variance as well. </w:t>
      </w:r>
    </w:p>
    <w:p w14:paraId="7F70CDD9" w14:textId="77777777" w:rsidR="003E4C4D" w:rsidRDefault="003E4C4D" w:rsidP="00AD26E1"/>
    <w:p w14:paraId="2F346651" w14:textId="70394D72" w:rsidR="007312E0" w:rsidRDefault="00D17613" w:rsidP="00AD26E1">
      <w:r>
        <w:t>M</w:t>
      </w:r>
      <w:r w:rsidR="00F37BD0">
        <w:t xml:space="preserve">aternal </w:t>
      </w:r>
      <w:r w:rsidR="001E60EE">
        <w:t xml:space="preserve">non-genetic </w:t>
      </w:r>
      <w:r w:rsidR="00F37BD0">
        <w:t xml:space="preserve">contributions to offspring body size </w:t>
      </w:r>
      <w:r w:rsidR="00D52545">
        <w:t>are</w:t>
      </w:r>
      <w:r w:rsidR="00F37BD0">
        <w:t xml:space="preserve"> expected to </w:t>
      </w:r>
      <w:r w:rsidR="004A7DD2">
        <w:t xml:space="preserve">be </w:t>
      </w:r>
      <w:r w:rsidR="006D33AE">
        <w:t>highest during early life stages</w:t>
      </w:r>
      <w:r w:rsidR="00FE502D">
        <w:t xml:space="preserve"> and decline as offspring mature</w:t>
      </w:r>
      <w:r w:rsidR="001E60EE">
        <w:t xml:space="preserve">, particularly </w:t>
      </w:r>
      <w:r w:rsidR="0045122E">
        <w:t xml:space="preserve">in </w:t>
      </w:r>
      <w:r w:rsidR="001E60EE">
        <w:t>precocial species</w:t>
      </w:r>
      <w:r w:rsidR="00FE502D">
        <w:t xml:space="preserve"> </w:t>
      </w:r>
      <w:r w:rsidR="00FE502D">
        <w:fldChar w:fldCharType="begin"/>
      </w:r>
      <w:r w:rsidR="00BC6055">
        <w:instrText xml:space="preserve"> ADDIN ZOTERO_ITEM CSL_CITATION {"citationID":"abDKpNbF","properties":{"formattedCitation":"(Cheverud, 1984; Wilson, Kruuk, et al., 2005)","plainCitation":"(Cheverud, 1984; Wilson, Kruuk, et al., 2005)","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archive":"JSTOR","container-title":"Evolution","DOI":"10.2307/2408388","ISSN":"0014-3820","issue":"4","note":"publisher: [Society for the Study of Evolution, Wiley]","page":"766-777","source":"JSTOR","title":"Evolution by Kin Selection: A Quantitative Genetic Model Illustrated by Maternal Performance in Mice","title-short":"Evolution by Kin Selection","volume":"38","author":[{"family":"Cheverud","given":"James M."}],"issued":{"date-parts":[["198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FE502D">
        <w:fldChar w:fldCharType="separate"/>
      </w:r>
      <w:r w:rsidR="00FE502D">
        <w:rPr>
          <w:noProof/>
        </w:rPr>
        <w:t>(Cheverud, 1984; Wilson, Kruuk, et al., 2005)</w:t>
      </w:r>
      <w:r w:rsidR="00FE502D">
        <w:fldChar w:fldCharType="end"/>
      </w:r>
      <w:r w:rsidR="006D33AE">
        <w:t>.</w:t>
      </w:r>
      <w:r>
        <w:t xml:space="preserve"> </w:t>
      </w:r>
      <w:r w:rsidR="00B0090D">
        <w:t xml:space="preserve">In </w:t>
      </w:r>
      <w:r w:rsidR="00AD5BC0">
        <w:t>accordance</w:t>
      </w:r>
      <w:r w:rsidR="0085481F">
        <w:t xml:space="preserve"> with</w:t>
      </w:r>
      <w:r w:rsidR="00B0090D">
        <w:t xml:space="preserve"> other studies, maternal effects </w:t>
      </w:r>
      <w:r w:rsidR="002053E2">
        <w:t>did in</w:t>
      </w:r>
      <w:r w:rsidR="00A35763">
        <w:t xml:space="preserve"> fact</w:t>
      </w:r>
      <w:r w:rsidR="002053E2">
        <w:t xml:space="preserve"> </w:t>
      </w:r>
      <w:r w:rsidR="00B0090D" w:rsidRPr="00FE502D">
        <w:t xml:space="preserve">decline </w:t>
      </w:r>
      <w:r w:rsidR="00D34221">
        <w:t>after</w:t>
      </w:r>
      <w:r w:rsidR="00D34221" w:rsidRPr="00FE502D">
        <w:t xml:space="preserve"> </w:t>
      </w:r>
      <w:r w:rsidR="00B0090D" w:rsidRPr="00FE502D">
        <w:t>hatchin</w:t>
      </w:r>
      <w:r w:rsidR="00B0090D">
        <w:t>g</w:t>
      </w:r>
      <w:r w:rsidR="0085481F">
        <w:t xml:space="preserve"> </w:t>
      </w:r>
      <w:r w:rsidR="0085481F">
        <w:fldChar w:fldCharType="begin"/>
      </w:r>
      <w:r w:rsidR="00AD5BC0">
        <w:instrText xml:space="preserve"> ADDIN ZOTERO_ITEM CSL_CITATION {"citationID":"8wb029bH","properties":{"formattedCitation":"(Dmitriew et al., 2010; Lindholm et al., 2006; Pick et al., 2016; Wilson, Coltman, et al., 2005; Wilson, Kruuk, et al., 2005)","plainCitation":"(Dmitriew et al., 2010; Lindholm et al., 2006; Pick et al., 2016; Wilson, Coltman, et al., 2005; Wilson, Kruuk, et al., 2005)","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976,"uris":["http://zotero.org/users/1379426/items/NLVP3AR4"],"uri":["http://zotero.org/users/1379426/items/NLVP3AR4"],"itemData":{"id":3976,"type":"article-journal","abstract":"Maternal effects are an important source of adaptive variation, but little is known about how they vary throughout ontogeny. We estimate the contribution of maternal effects, sire genetic and environmental variation to offspring body size from birth until 1 year of age in the live-bearing fish Poecilia parae. In both the sexes, maternal effects on body size were initially high in juveniles, and then declined to zero at sexual maturity. In sons, this was accompanied by a sharp rise in sire genetic variance, consistent with the expression of Y-linked loci affecting male size. In daughters, all variance components decreased with time, consistent with compensatory growth. There were significant negative among-dam correlations between early body size and the timing of sexual maturity in both sons and daughters. However, there was no relationship between early life maternal effects and adult longevity, suggesting that maternal effects, although important early in life, may not always influence late life-history traits.","container-title":"Biology Letters","DOI":"10.1098/rsbl.2006.0546","issue":"4","journalAbbreviation":"Biology Letters","note":"publisher: Royal Society","page":"586-589","source":"royalsocietypublishing.org (Atypon)","title":"Where do all the maternal effects go? Variation in offspring body size through ontogeny in the live-bearing fish Poecilia parae","title-short":"Where do all the maternal effects go?","volume":"2","author":[{"family":"Lindholm","given":"Anna K"},{"family":"Hunt","given":"John"},{"family":"Brooks","given":"Robert"}],"issued":{"date-parts":[["2006",12,22]]}}},{"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85481F">
        <w:fldChar w:fldCharType="separate"/>
      </w:r>
      <w:r w:rsidR="00AD5BC0">
        <w:rPr>
          <w:noProof/>
        </w:rPr>
        <w:t>(Dmitriew et al., 2010; Lindholm et al., 2006; Pick et al., 2016; Wilson, Coltman, et al., 2005; Wilson, Kruuk, et al., 2005)</w:t>
      </w:r>
      <w:r w:rsidR="0085481F">
        <w:fldChar w:fldCharType="end"/>
      </w:r>
      <w:r w:rsidR="00B0090D">
        <w:t xml:space="preserve">. </w:t>
      </w:r>
      <w:r w:rsidR="00D34221">
        <w:t>M</w:t>
      </w:r>
      <w:r w:rsidR="00A900DB">
        <w:t>aternal investment</w:t>
      </w:r>
      <w:r w:rsidR="00D34221">
        <w:t>,</w:t>
      </w:r>
      <w:r w:rsidR="00A900DB">
        <w:t xml:space="preserve"> such as </w:t>
      </w:r>
      <w:r w:rsidR="00D34221">
        <w:t xml:space="preserve">investment in </w:t>
      </w:r>
      <w:r w:rsidR="00A900DB">
        <w:t xml:space="preserve">clutch </w:t>
      </w:r>
      <w:r w:rsidR="00D34221">
        <w:t xml:space="preserve">number </w:t>
      </w:r>
      <w:r w:rsidR="00A900DB">
        <w:t xml:space="preserve">or </w:t>
      </w:r>
      <w:r w:rsidR="00557B45">
        <w:t>egg quality</w:t>
      </w:r>
      <w:r w:rsidR="00D34221">
        <w:t>,</w:t>
      </w:r>
      <w:r w:rsidR="006C08B9">
        <w:t xml:space="preserve"> </w:t>
      </w:r>
      <w:r w:rsidR="00A900DB">
        <w:t xml:space="preserve">has been shown to influence hatching </w:t>
      </w:r>
      <w:r w:rsidR="000C3C63">
        <w:t>size</w:t>
      </w:r>
      <w:r w:rsidR="00D34221">
        <w:t xml:space="preserve"> in lizards</w:t>
      </w:r>
      <w:r w:rsidR="000C3C63">
        <w:t xml:space="preserve"> </w:t>
      </w:r>
      <w:r w:rsidR="00AD5BC0">
        <w:fldChar w:fldCharType="begin"/>
      </w:r>
      <w:r w:rsidR="00AD5BC0">
        <w:instrText xml:space="preserve"> ADDIN ZOTERO_ITEM CSL_CITATION {"citationID":"f1Jy2d4Y","properties":{"formattedCitation":"(Brown &amp; Shine, 2009; Noble et al., 2014; Warner &amp; Lovern, 2014)","plainCitation":"(Brown &amp; Shine, 2009; Noble et al., 2014; Warner &amp; Lovern, 2014)","noteIndex":0},"citationItems":[{"id":3513,"uris":["http://zotero.org/users/1379426/items/T8LZ4RVX"],"uri":["http://zotero.org/users/1379426/items/T8LZ4RVX"],"itemData":{"id":3513,"type":"article-journal","abstract":"Traditionally, research on life-history traits has viewed the link between clutch size and offspring size as a straightforward linear trade-off; the product of these two components is taken as a measure of maternal reproductive output. Investing more per egg results in fewer but larger eggs and, hence, offspring. This simple size–number trade-off has proved attractive to modellers, but our experimental studies on keelback snakes (Tropidonophis mairii, Colubridae) reveal a more complex relationship between clutch size and offspring size. At constant water availability, the amount of water taken up by a snake egg depends upon the number of adjacent eggs. In turn, water uptake affects hatchling size, and therefore an increase in clutch size directly increases offspring size (and thus fitness under field conditions). This allometric advantage may influence the evolution of reproductive traits such as growth versus reproductive effort, optimal age at female maturation, the body-reserve threshold required to initiate reproduction and nest-site selection (e.g. communal oviposition). The published literature suggests that similar kinds of complex effects of clutch size on offspring viability are widespread in both vertebrates and invertebrates. Our results also challenge conventional experimental methodologies such as split-clutch designs for laboratory incubation studies: by separating an egg from its siblings, we may directly affect offspring size and thus viability.","container-title":"Philosophical Transactions of the Royal Society B: Biological Sciences","DOI":"10.1098/rstb.2008.0247","issue":"1520","journalAbbreviation":"Philosophical Transactions of the Royal Society B: Biological Sciences","note":"publisher: Royal Society","page":"1097-1106","source":"royalsocietypublishing.org (Atypon)","title":"Beyond size–number trade-offs: clutch size as a maternal effect","title-short":"Beyond size–number trade-offs","volume":"364","author":[{"family":"Brown","given":"Gregory P"},{"family":"Shine","given":"Richard"}],"issued":{"date-parts":[["2009",4,27]]}}},{"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2892,"uris":["http://zotero.org/users/1379426/items/6L8JJT7I"],"uri":["http://zotero.org/users/1379426/items/6L8JJT7I"],"itemData":{"id":2892,"type":"article-journal","abstract":"Environmental conditions that reproductive females experience can inﬂuence patterns of offspring provisioning and ﬁtness. In particular, prey availability can inﬂuence maternal reproduction and, in turn, affect the viability of their offspring. Although such maternal effects are widespread, the mechanisms by which these effects operate are poorly understood. We manipulated the amount of prey available to female brown anole lizards (Anolis sagrei) to evaluate how this factor affects patterns of reproductive investment (total egg output, egg size, yolk steroids) and offspring viability (morphology, growth, survival). Experimental reduction of yolk in a subset of eggs enabled us to evaluate a potential causal mechanism (yolk investment) that mediates the effect of maternal prey availability on offspring viability. We show that limited prey availability signiﬁcantly reduced egg size, which negatively inﬂuenced offspring size, growth, and survival. Experimental yolk removal from eggs directly reduced offspring size, which, in turn, negatively affected offspring growth and survival. These ﬁndings show that maternal environments (i.e., low prey) can affect offspring ﬁtness via an indirect effect of yolk investment on offspring size and highlight the complex set of indirect effects by which maternal effects can operate.","container-title":"Physiological and Biochemical Zoology","DOI":"10.1086/674454","ISSN":"1522-2152, 1537-5293","issue":"2","journalAbbreviation":"Physiological and Biochemical Zoology","language":"en","page":"276-287","source":"DOI.org (Crossref)","title":"The Maternal Environment Affects Offspring Viability via an Indirect Effect of Yolk Investment on Offspring Size","volume":"87","author":[{"family":"Warner","given":"Daniel A."},{"family":"Lovern","given":"Matthew B."}],"issued":{"date-parts":[["2014",3]]}}}],"schema":"https://github.com/citation-style-language/schema/raw/master/csl-citation.json"} </w:instrText>
      </w:r>
      <w:r w:rsidR="00AD5BC0">
        <w:fldChar w:fldCharType="separate"/>
      </w:r>
      <w:r w:rsidR="00AD5BC0">
        <w:rPr>
          <w:noProof/>
        </w:rPr>
        <w:t>(Brown &amp; Shine, 2009; Noble et al., 2014; Warner &amp; Lovern, 2014)</w:t>
      </w:r>
      <w:r w:rsidR="00AD5BC0">
        <w:fldChar w:fldCharType="end"/>
      </w:r>
      <w:r w:rsidR="00B0090D">
        <w:t>, however</w:t>
      </w:r>
      <w:r w:rsidR="008B33DE">
        <w:t>,</w:t>
      </w:r>
      <w:r w:rsidR="00B0090D">
        <w:t xml:space="preserve"> </w:t>
      </w:r>
      <w:r w:rsidR="008B33DE">
        <w:t xml:space="preserve">as predicted </w:t>
      </w:r>
      <w:r w:rsidR="00B0090D">
        <w:t xml:space="preserve">these effects </w:t>
      </w:r>
      <w:r w:rsidR="006C08B9">
        <w:t>dissipate</w:t>
      </w:r>
      <w:r w:rsidR="00F13E16">
        <w:t>d</w:t>
      </w:r>
      <w:r w:rsidR="006C08B9">
        <w:t xml:space="preserve"> </w:t>
      </w:r>
      <w:r w:rsidR="0056747D">
        <w:t xml:space="preserve">post-hatching </w:t>
      </w:r>
      <w:r w:rsidR="00F13E16">
        <w:fldChar w:fldCharType="begin"/>
      </w:r>
      <w:r w:rsidR="00F13E16">
        <w:instrText xml:space="preserve"> ADDIN ZOTERO_ITEM CSL_CITATION {"citationID":"f6YRykuT","properties":{"formattedCitation":"(Pick et al., 2016; R\\uc0\\u233{}ale et al., 1999)","plainCitation":"(Pick et al., 2016; Réale et al., 1999)","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F13E16">
        <w:fldChar w:fldCharType="separate"/>
      </w:r>
      <w:r w:rsidR="00F13E16" w:rsidRPr="00F13E16">
        <w:rPr>
          <w:rFonts w:cs="Times New Roman"/>
        </w:rPr>
        <w:t>(Pick et al., 2016; Réale et al., 1999)</w:t>
      </w:r>
      <w:r w:rsidR="00F13E16">
        <w:fldChar w:fldCharType="end"/>
      </w:r>
      <w:r w:rsidR="006C08B9">
        <w:t xml:space="preserve">. </w:t>
      </w:r>
      <w:r w:rsidR="00203A14">
        <w:t xml:space="preserve">Interestingly, maternal contributions </w:t>
      </w:r>
      <w:r w:rsidR="00FE502D" w:rsidRPr="00FE502D">
        <w:t xml:space="preserve">increased </w:t>
      </w:r>
      <w:r w:rsidR="00203A14">
        <w:t xml:space="preserve">at a later age and remained </w:t>
      </w:r>
      <w:r w:rsidR="0045122E">
        <w:t>moderately low</w:t>
      </w:r>
      <w:r w:rsidR="00203A14">
        <w:t xml:space="preserve"> for the remainder of the study</w:t>
      </w:r>
      <w:r w:rsidR="00B0090D">
        <w:t>.</w:t>
      </w:r>
      <w:r w:rsidR="00A50D7B">
        <w:t xml:space="preserve"> </w:t>
      </w:r>
      <w:r w:rsidR="00415967">
        <w:t xml:space="preserve">The </w:t>
      </w:r>
      <w:r w:rsidR="00415967">
        <w:t xml:space="preserve">cause of </w:t>
      </w:r>
      <w:r w:rsidR="00B0090D">
        <w:t>resurgence</w:t>
      </w:r>
      <w:r w:rsidR="00415967">
        <w:t xml:space="preserve"> in maternal effect</w:t>
      </w:r>
      <w:r w:rsidR="008B33DE">
        <w:t xml:space="preserve"> variance</w:t>
      </w:r>
      <w:r w:rsidR="00415967">
        <w:t xml:space="preserve"> is unclear</w:t>
      </w:r>
      <w:r w:rsidR="008B33DE">
        <w:t>,</w:t>
      </w:r>
      <w:r w:rsidR="00415967">
        <w:t xml:space="preserve"> however </w:t>
      </w:r>
      <w:r w:rsidR="00B0090D">
        <w:t xml:space="preserve">this pattern may indicate other maternally inherited components </w:t>
      </w:r>
      <w:r w:rsidR="00F13E16">
        <w:t xml:space="preserve">such as </w:t>
      </w:r>
      <w:r w:rsidR="008B33DE">
        <w:t xml:space="preserve">maternal genetic effects (e.g., </w:t>
      </w:r>
      <w:r w:rsidR="00F13E16">
        <w:t>mitochondria</w:t>
      </w:r>
      <w:r w:rsidR="008B33DE">
        <w:t>l genetic variation)</w:t>
      </w:r>
      <w:r w:rsidR="00F13E16">
        <w:t xml:space="preserve"> </w:t>
      </w:r>
      <w:r w:rsidR="00B0090D">
        <w:t xml:space="preserve">that promote variation in body size </w:t>
      </w:r>
      <w:r w:rsidR="00A50D7B">
        <w:fldChar w:fldCharType="begin"/>
      </w:r>
      <w:r w:rsidR="00A50D7B">
        <w:instrText xml:space="preserve"> ADDIN ZOTERO_ITEM CSL_CITATION {"citationID":"tjfXG30m","properties":{"formattedCitation":"(Pick et al., 2016)","plainCitation":"(Pick et al., 2016)","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schema":"https://github.com/citation-style-language/schema/raw/master/csl-citation.json"} </w:instrText>
      </w:r>
      <w:r w:rsidR="00A50D7B">
        <w:fldChar w:fldCharType="separate"/>
      </w:r>
      <w:r w:rsidR="00A50D7B">
        <w:rPr>
          <w:noProof/>
        </w:rPr>
        <w:t>(Pick et al., 2016)</w:t>
      </w:r>
      <w:r w:rsidR="00A50D7B">
        <w:fldChar w:fldCharType="end"/>
      </w:r>
      <w:r w:rsidR="00B0090D">
        <w:t>.</w:t>
      </w:r>
      <w:r w:rsidR="00557B45">
        <w:t xml:space="preserve"> Indeed, variation in mitochondri</w:t>
      </w:r>
      <w:r w:rsidR="00557B45">
        <w:t>a</w:t>
      </w:r>
      <w:r w:rsidR="008B33DE">
        <w:t>l function</w:t>
      </w:r>
      <w:r w:rsidR="00557B45">
        <w:t xml:space="preserve"> </w:t>
      </w:r>
      <w:r w:rsidR="008B33DE">
        <w:t xml:space="preserve">has </w:t>
      </w:r>
      <w:r w:rsidR="00557B45">
        <w:t xml:space="preserve">been linked to </w:t>
      </w:r>
      <w:r w:rsidR="001E1205">
        <w:t xml:space="preserve">an </w:t>
      </w:r>
      <w:r w:rsidR="00557B45">
        <w:t>individual</w:t>
      </w:r>
      <w:r w:rsidR="001E1205">
        <w:t>’s</w:t>
      </w:r>
      <w:r w:rsidR="00557B45">
        <w:t xml:space="preserve"> metabolic r</w:t>
      </w:r>
      <w:r w:rsidR="001E1205">
        <w:t xml:space="preserve">ate </w:t>
      </w:r>
      <w:r w:rsidR="00557B45">
        <w:t>and growth</w:t>
      </w:r>
      <w:r w:rsidR="00FF4251">
        <w:t xml:space="preserve"> – explaining as much as </w:t>
      </w:r>
      <w:r w:rsidR="00733C4B">
        <w:t>~</w:t>
      </w:r>
      <w:r w:rsidR="00FF4251">
        <w:t xml:space="preserve">50% of the variation in food intake and growth </w:t>
      </w:r>
      <w:r w:rsidR="00A35763">
        <w:fldChar w:fldCharType="begin"/>
      </w:r>
      <w:r w:rsidR="00A35763">
        <w:instrText xml:space="preserve"> ADDIN ZOTERO_ITEM CSL_CITATION {"citationID":"RGVdCBUc","properties":{"formattedCitation":"(Salin et al., 2016, 2019)","plainCitation":"(Salin et al., 2016, 2019)","noteIndex":0},"citationItems":[{"id":607,"uris":["http://zotero.org/users/1379426/items/BG4EZU3L"],"uri":["http://zotero.org/users/1379426/items/BG4EZU3L"],"itemData":{"id":607,"type":"article-journal","container-title":"The Journal of experimental biology","DOI":"10.1242/jeb.133025","issue":"9","language":"English","page":"1356–1362","title":"Inadequate food intake at high temperatures is related to depressed mitochondrial respiratory capacity","volume":"219","author":[{"family":"Salin","given":"Karine"},{"family":"Auer","given":"Sonya K"},{"family":"Anderson","given":"Graeme J"},{"family":"Selman","given":"Colin"},{"family":"Metcalfe","given":"Neil B"}],"issued":{"date-parts":[["2016",5]]}}},{"id":3522,"uris":["http://zotero.org/users/1379426/items/CH2CAAHG"],"uri":["http://zotero.org/users/1379426/items/CH2CAAHG"],"itemData":{"id":3522,"type":"article-journal","abstract":"The physiological causes of intraspecific differences in fitness components such as growth rate are currently a source of debate. It has been suggested that differences in energy metabolism may drive variation in growth, but it remains unclear whether covariation between growth rates and energy metabolism is: (i) a result of certain individuals acquiring and consequently allocating more resources to growth, and/or is (ii) determined by variation in the efficiency with which those resources are transformed into growth. Studies of individually housed animals under standardized nutritional conditions can help shed light on this debate. Here we quantify individual variation in metabolic efficiency in terms of the amount of adenosine triphosphate (ATP) generated per molecule of oxygen consumed by liver and muscle mitochondria and examine its effects, both on the rate of protein synthesis within these tissues and on the rate of whole-body growth of individually fed juvenile brown trout (Salmo trutta) receiving either a high or low food ration. As expected, fish on the high ration on average gained more in body mass and protein content than those maintained on the low ration. Yet, growth performance varied more than 10-fold among individuals on the same ration, resulting in some fish on low rations growing faster than others on the high ration. This variation in growth for a given ration was related to individual differences in mitochondrial properties: a high whole-body growth performance was associated with high mitochondrial efficiency of ATP production in the liver. Our results show for the first time, to our knowledge, that among-individual variation in the efficiency with which substrates are converted into ATP can help explain marked variation in growth performance, independent of food intake. This study highlights the existence of inter-individual differences in mitochondrial efficiency and its potential importance in explaining intraspecific variation in whole-animal performance.","container-title":"Proceedings of the Royal Society B: Biological Sciences","DOI":"10.1098/rspb.2019.1466","issue":"1909","journalAbbreviation":"Proceedings of the Royal Society B: Biological Sciences","note":"publisher: Royal Society","page":"20191466","source":"royalsocietypublishing.org (Atypon)","title":"Differences in mitochondrial efficiency explain individual variation in growth performance","volume":"286","author":[{"family":"Salin","given":"Karine"},{"family":"Villasevil","given":"Eugenia M."},{"family":"Anderson","given":"Graeme J."},{"family":"Lamarre","given":"Simon G."},{"family":"Melanson","given":"Chloé A."},{"family":"McCarthy","given":"Ian"},{"family":"Selman","given":"Colin"},{"family":"Metcalfe","given":"Neil B."}],"issued":{"date-parts":[["2019",8,28]]}}}],"schema":"https://github.com/citation-style-language/schema/raw/master/csl-citation.json"} </w:instrText>
      </w:r>
      <w:r w:rsidR="00A35763">
        <w:fldChar w:fldCharType="separate"/>
      </w:r>
      <w:r w:rsidR="00A35763">
        <w:rPr>
          <w:noProof/>
        </w:rPr>
        <w:t>(Salin et al., 2016, 2019)</w:t>
      </w:r>
      <w:r w:rsidR="00A35763">
        <w:fldChar w:fldCharType="end"/>
      </w:r>
      <w:r w:rsidR="00FF4251">
        <w:t>. Therefore,</w:t>
      </w:r>
      <w:r w:rsidR="001E1205">
        <w:t xml:space="preserve"> </w:t>
      </w:r>
      <w:r w:rsidR="00FF4251">
        <w:t xml:space="preserve">it </w:t>
      </w:r>
      <w:r w:rsidR="001E1205">
        <w:t xml:space="preserve">is </w:t>
      </w:r>
      <w:r w:rsidR="00FF4251">
        <w:t xml:space="preserve">likely </w:t>
      </w:r>
      <w:r w:rsidR="001E1205">
        <w:t xml:space="preserve">an important driver of body size </w:t>
      </w:r>
      <w:r w:rsidR="00FF4251">
        <w:t>variability</w:t>
      </w:r>
      <w:r w:rsidR="001E1205">
        <w:t>.</w:t>
      </w:r>
      <w:r w:rsidR="00557B45">
        <w:t xml:space="preserve"> </w:t>
      </w:r>
      <w:r w:rsidR="00733C4B">
        <w:t xml:space="preserve">Similar to additive genetic </w:t>
      </w:r>
      <w:r w:rsidR="00733C4B">
        <w:t xml:space="preserve">variance, </w:t>
      </w:r>
      <w:r w:rsidR="001E1205">
        <w:t>resurgence of maternal effects</w:t>
      </w:r>
      <w:r w:rsidR="00733C4B">
        <w:t xml:space="preserve"> also cooccurred with changes</w:t>
      </w:r>
      <w:r w:rsidR="00733C4B" w:rsidRPr="00733C4B">
        <w:t xml:space="preserve"> </w:t>
      </w:r>
      <w:r w:rsidR="00733C4B">
        <w:t>in the shared environment (housing conditions)</w:t>
      </w:r>
      <w:r w:rsidR="001E1205">
        <w:t xml:space="preserve">, </w:t>
      </w:r>
      <w:r w:rsidR="00C92811">
        <w:t xml:space="preserve">suggesting that maternal effects on offspring </w:t>
      </w:r>
      <w:r w:rsidR="00733C4B">
        <w:t>body size</w:t>
      </w:r>
      <w:r w:rsidR="00C92811">
        <w:t xml:space="preserve"> </w:t>
      </w:r>
      <w:r w:rsidR="00733C4B">
        <w:t>is</w:t>
      </w:r>
      <w:r w:rsidR="00A35763">
        <w:t xml:space="preserve"> likely to be</w:t>
      </w:r>
      <w:r w:rsidR="007312E0">
        <w:t xml:space="preserve"> environment</w:t>
      </w:r>
      <w:r w:rsidR="00733C4B">
        <w:t>ally driven</w:t>
      </w:r>
      <w:r w:rsidR="00C92811">
        <w:t>.</w:t>
      </w:r>
    </w:p>
    <w:p w14:paraId="6EB0E9B3" w14:textId="77777777" w:rsidR="007312E0" w:rsidRDefault="007312E0" w:rsidP="00AD26E1"/>
    <w:p w14:paraId="5139B45F" w14:textId="2C106916" w:rsidR="00E35968" w:rsidRDefault="00204FF8" w:rsidP="00AD26E1">
      <w:r>
        <w:t xml:space="preserve">Traits under strong selection are expected to show low </w:t>
      </w:r>
      <w:r w:rsidR="00D53A19">
        <w:t>evolutionary potential</w:t>
      </w:r>
      <w:r>
        <w:t xml:space="preserve"> as selection acts to remove genetic variation. While low evolutionary potential is at least in part due to reduced levels of additive genetic variance, it is also a result of larger proportions of environmental variance.</w:t>
      </w:r>
      <w:r w:rsidR="00132D48">
        <w:t xml:space="preserve"> In our study, the </w:t>
      </w:r>
      <w:r w:rsidR="00B32DFC">
        <w:t xml:space="preserve">environmental </w:t>
      </w:r>
      <w:r w:rsidR="00132D48">
        <w:t>component</w:t>
      </w:r>
      <w:r w:rsidR="00B32DFC">
        <w:t xml:space="preserve"> of</w:t>
      </w:r>
      <w:r w:rsidR="00132D48">
        <w:t xml:space="preserve"> the</w:t>
      </w:r>
      <w:r w:rsidR="00B32DFC">
        <w:t xml:space="preserve"> </w:t>
      </w:r>
      <w:r w:rsidR="00132D48">
        <w:t>phenotype accounted for over 80% of variation in body mass</w:t>
      </w:r>
      <w:r w:rsidR="00EC19A6">
        <w:t xml:space="preserve"> which is in line with values reported in</w:t>
      </w:r>
      <w:r w:rsidR="00EB28AF">
        <w:t xml:space="preserve"> great tits (53 –74%</w:t>
      </w:r>
      <w:r w:rsidR="00D53A19">
        <w:t>)</w:t>
      </w:r>
      <w:r w:rsidR="00EB28AF">
        <w:t xml:space="preserve"> and </w:t>
      </w:r>
      <w:proofErr w:type="spellStart"/>
      <w:r w:rsidR="00EB28AF">
        <w:t>soay</w:t>
      </w:r>
      <w:proofErr w:type="spellEnd"/>
      <w:r w:rsidR="00EB28AF">
        <w:t xml:space="preserve"> sheep (70 – 96%)</w:t>
      </w:r>
      <w:r w:rsidR="00D53A19">
        <w:t xml:space="preserve"> </w:t>
      </w:r>
      <w:r w:rsidR="00D53A19">
        <w:fldChar w:fldCharType="begin"/>
      </w:r>
      <w:r w:rsidR="00D53A19">
        <w:instrText xml:space="preserve"> ADDIN ZOTERO_ITEM CSL_CITATION {"citationID":"KT2a9sRY","properties":{"formattedCitation":"(Noordwijk et al., 1988; Wilson et al., 2007)","plainCitation":"(Noordwijk et al., 1988; Wilson et al., 2007)","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D53A19">
        <w:fldChar w:fldCharType="separate"/>
      </w:r>
      <w:r w:rsidR="00D53A19">
        <w:rPr>
          <w:noProof/>
        </w:rPr>
        <w:t>(Noordwijk et al., 1988; Wilson et al., 2007)</w:t>
      </w:r>
      <w:r w:rsidR="00D53A19">
        <w:fldChar w:fldCharType="end"/>
      </w:r>
      <w:r w:rsidR="00EC19A6">
        <w:t xml:space="preserve">. </w:t>
      </w:r>
      <w:r w:rsidR="00EC19A6">
        <w:t xml:space="preserve">Interestingly, </w:t>
      </w:r>
      <w:r w:rsidR="00D53A19">
        <w:t xml:space="preserve">cool </w:t>
      </w:r>
      <w:r w:rsidR="00EC19A6">
        <w:t xml:space="preserve">developmental temperatures </w:t>
      </w:r>
      <w:r w:rsidR="00D53A19">
        <w:t>increased</w:t>
      </w:r>
      <w:r w:rsidR="00EC19A6">
        <w:t xml:space="preserve"> the amount of environmental variance</w:t>
      </w:r>
      <w:r w:rsidR="00D53A19">
        <w:t xml:space="preserve"> attributed to body mass</w:t>
      </w:r>
      <w:r w:rsidR="00EC19A6">
        <w:t xml:space="preserve"> at an early age. </w:t>
      </w:r>
      <w:r w:rsidR="00E35968">
        <w:t xml:space="preserve">What mechanisms are comprised </w:t>
      </w:r>
      <w:r w:rsidR="00FE2A5F">
        <w:t xml:space="preserve">in </w:t>
      </w:r>
      <w:r w:rsidR="00E35968">
        <w:t xml:space="preserve">this environmental component? </w:t>
      </w:r>
      <w:r w:rsidR="00FE2A5F">
        <w:t>Variation in d</w:t>
      </w:r>
      <w:r w:rsidR="00D53A19">
        <w:t>evelopmental</w:t>
      </w:r>
      <w:r w:rsidR="00FE2A5F">
        <w:t xml:space="preserve"> period between developmental temperatures may explain these differences. In many ectotherms, developmental time exhibits a nonlinear reaction norm with temperature </w:t>
      </w:r>
      <w:r w:rsidR="00FE2A5F">
        <w:fldChar w:fldCharType="begin"/>
      </w:r>
      <w:r w:rsidR="00FE2A5F">
        <w:instrText xml:space="preserve"> ADDIN ZOTERO_ITEM CSL_CITATION {"citationID":"DhQedjtY","properties":{"formattedCitation":"(Marshall et al., 2020; Noble et al., 2017)","plainCitation":"(Marshall et al., 2020; Noble et al., 2017)","noteIndex":0},"citationItems":[{"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1087,"uris":["http://zotero.org/users/1379426/items/AFG7IXHS"],"uri":["http://zotero.org/users/1379426/items/AFG7IXHS"],"itemData":{"id":1087,"type":"article-journal","container-title":"Biological Reviews","DOI":"10.1111/brv.12333","issue":"1","language":"English","page":"72–97","title":"Developmental temperatures and phenotypic plasticity in reptiles: a systematic review and meta-analysis","volume":"93","author":[{"family":"Noble","given":"Daniel W A"},{"family":"Stenhouse","given":"Vaughn"},{"family":"Schwanz","given":"Lisa E"}],"issued":{"date-parts":[["2017",5]]}}}],"schema":"https://github.com/citation-style-language/schema/raw/master/csl-citation.json"} </w:instrText>
      </w:r>
      <w:r w:rsidR="00FE2A5F">
        <w:fldChar w:fldCharType="separate"/>
      </w:r>
      <w:r w:rsidR="00FE2A5F">
        <w:rPr>
          <w:noProof/>
        </w:rPr>
        <w:t>(Marshall et al., 2020; Noble et al., 2017)</w:t>
      </w:r>
      <w:r w:rsidR="00FE2A5F">
        <w:fldChar w:fldCharType="end"/>
      </w:r>
      <w:r w:rsidR="00B5114B">
        <w:t>.</w:t>
      </w:r>
      <w:r w:rsidR="00FE2A5F">
        <w:t>This means that</w:t>
      </w:r>
      <w:r w:rsidR="00B5114B" w:rsidRPr="00B5114B">
        <w:t xml:space="preserve"> </w:t>
      </w:r>
      <w:r w:rsidR="00B5114B">
        <w:t xml:space="preserve">developmental time </w:t>
      </w:r>
      <w:r w:rsidR="00B5114B">
        <w:t xml:space="preserve">decelerates </w:t>
      </w:r>
      <w:r w:rsidR="00B5114B">
        <w:t>with temperature following an negative exponential function</w:t>
      </w:r>
      <w:r w:rsidR="00B5114B">
        <w:t xml:space="preserve">. As a result, hot incubated lizards are more constrained in their development time compared to lizards that were reared a cooler temperature. In actual fact, the cold developmental temperature treatment had much greater variance in incubation duration. </w:t>
      </w:r>
      <w:r w:rsidR="00C728A0">
        <w:t xml:space="preserve">With </w:t>
      </w:r>
      <w:r w:rsidR="0058423A">
        <w:t xml:space="preserve">a </w:t>
      </w:r>
      <w:r w:rsidR="00C728A0">
        <w:t>longer incubation</w:t>
      </w:r>
      <w:r w:rsidR="0058423A">
        <w:t xml:space="preserve"> period</w:t>
      </w:r>
      <w:r w:rsidR="00C728A0">
        <w:t>, embryos can maximise the yolk resources left by their mothers which can vary considerably within clutch</w:t>
      </w:r>
      <w:r w:rsidR="00D835F9">
        <w:t xml:space="preserve"> </w:t>
      </w:r>
      <w:r w:rsidR="00D835F9">
        <w:fldChar w:fldCharType="begin"/>
      </w:r>
      <w:r w:rsidR="00D835F9">
        <w:instrText xml:space="preserve"> ADDIN ZOTERO_ITEM CSL_CITATION {"citationID":"k1KlnlRC","properties":{"formattedCitation":"(Wallace et al., 2007)","plainCitation":"(Wallace et al., 2007)","noteIndex":0},"citationItems":[{"id":4008,"uris":["http://zotero.org/users/1379426/items/KLCJV6BX"],"uri":["http://zotero.org/users/1379426/items/KLCJV6BX"],"itemData":{"id":4008,"type":"article-journal","container-title":"Oecologia","DOI":"10.1007/s00442-006-0641-7","ISSN":"0029-8549, 1432-1939","issue":"1","journalAbbreviation":"Oecologia","language":"en","page":"37-47","source":"DOI.org (Crossref)","title":"Maternal investment in reproduction and its consequences in leatherback turtles","volume":"152","author":[{"family":"Wallace","given":"Bryan P."},{"family":"Sotherland","given":"Paul R."},{"family":"Santidrian Tomillo","given":"Pilar"},{"family":"Reina","given":"Richard D."},{"family":"Spotila","given":"James R."},{"family":"Paladino","given":"Frank V."}],"issued":{"date-parts":[["2007",4,12]]}}}],"schema":"https://github.com/citation-style-language/schema/raw/master/csl-citation.json"} </w:instrText>
      </w:r>
      <w:r w:rsidR="00D835F9">
        <w:fldChar w:fldCharType="separate"/>
      </w:r>
      <w:r w:rsidR="00D835F9">
        <w:rPr>
          <w:noProof/>
        </w:rPr>
        <w:t>(Wallace et al., 2007)</w:t>
      </w:r>
      <w:r w:rsidR="00D835F9">
        <w:fldChar w:fldCharType="end"/>
      </w:r>
      <w:r w:rsidR="00DE31F6">
        <w:t>. Our results suggest that thermodynamic effects of development time can</w:t>
      </w:r>
      <w:r w:rsidR="0058423A">
        <w:t xml:space="preserve"> give rise </w:t>
      </w:r>
      <w:r w:rsidR="006710B5">
        <w:t>greater environmental</w:t>
      </w:r>
      <w:r w:rsidR="0058423A">
        <w:t xml:space="preserve"> heterogeneity</w:t>
      </w:r>
      <w:r w:rsidR="00DE31F6">
        <w:t xml:space="preserve"> in hatching mass and may affect potential for evolution at early life stages. </w:t>
      </w:r>
    </w:p>
    <w:p w14:paraId="1E8822C7" w14:textId="3B2E3DB5" w:rsidR="00FE606F" w:rsidRDefault="00FE606F" w:rsidP="00FE606F">
      <w:pPr>
        <w:pStyle w:val="Heading1"/>
      </w:pPr>
      <w:r>
        <w:t>Conclusion</w:t>
      </w:r>
    </w:p>
    <w:p w14:paraId="33982BD8" w14:textId="3EE6D407" w:rsidR="00CC5E5C" w:rsidRDefault="00CC5E5C" w:rsidP="0060765A">
      <w:r>
        <w:t xml:space="preserve">Our work illustrates the pervasive role of developmental temperature on phenotypic variation. The impact of </w:t>
      </w:r>
      <w:r>
        <w:t xml:space="preserve">developmental temperature </w:t>
      </w:r>
      <w:r w:rsidR="005A0937">
        <w:t>on</w:t>
      </w:r>
      <w:r>
        <w:t xml:space="preserve"> body mass manifest</w:t>
      </w:r>
      <w:r w:rsidR="005A0937">
        <w:t>ed</w:t>
      </w:r>
      <w:r>
        <w:t xml:space="preserve"> early and persist</w:t>
      </w:r>
      <w:r w:rsidR="005A0937">
        <w:t>ed</w:t>
      </w:r>
      <w:r>
        <w:t xml:space="preserve"> through life</w:t>
      </w:r>
      <w:r w:rsidR="005A0937">
        <w:t xml:space="preserve"> </w:t>
      </w:r>
      <w:r w:rsidR="00F8595C">
        <w:fldChar w:fldCharType="begin"/>
      </w:r>
      <w:r w:rsidR="00F8595C">
        <w:instrText xml:space="preserve"> ADDIN ZOTERO_ITEM CSL_CITATION {"citationID":"vZf9BBQK","properties":{"formattedCitation":"(Monaghan, 2008)","plainCitation":"(Monaghan, 2008)","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schema":"https://github.com/citation-style-language/schema/raw/master/csl-citation.json"} </w:instrText>
      </w:r>
      <w:r w:rsidR="00F8595C">
        <w:fldChar w:fldCharType="separate"/>
      </w:r>
      <w:r w:rsidR="00F8595C">
        <w:rPr>
          <w:noProof/>
        </w:rPr>
        <w:t>(Monaghan, 2008)</w:t>
      </w:r>
      <w:r w:rsidR="00F8595C">
        <w:fldChar w:fldCharType="end"/>
      </w:r>
      <w:r>
        <w:t xml:space="preserve">. This has profound implications </w:t>
      </w:r>
      <w:r w:rsidR="00224865">
        <w:t xml:space="preserve">as developmentally induced </w:t>
      </w:r>
      <w:r>
        <w:t xml:space="preserve">variation in body mass may drive life history differences within populations and alter </w:t>
      </w:r>
      <w:r w:rsidR="001C31FF">
        <w:t xml:space="preserve">their </w:t>
      </w:r>
      <w:r w:rsidR="00224865">
        <w:t>vulnerability to environmental change</w:t>
      </w:r>
      <w:r w:rsidR="00224865">
        <w:t xml:space="preserve"> </w:t>
      </w:r>
      <w:r w:rsidR="001C27F0">
        <w:fldChar w:fldCharType="begin"/>
      </w:r>
      <w:r w:rsidR="001C27F0">
        <w:instrText xml:space="preserve"> ADDIN ZOTERO_ITEM CSL_CITATION {"citationID":"mp8IyBC0","properties":{"formattedCitation":"(Botero et al., 2015; Marshall et al., 2020; Reed et al., 2010)","plainCitation":"(Botero et al., 2015; Marshall et al., 2020; Reed et al., 2010)","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1227,"uris":["http://zotero.org/users/1379426/items/3EPSFCD9"],"uri":["http://zotero.org/users/1379426/items/3EPSFCD9"],"itemData":{"id":1227,"type":"article-journal","abstract":"... variation affects individual fitness and, in turn, population and evolutionary dynamics (Coulson et al ... be able to accurately assay or forecast environmental challenges affecting their individual fitnesses (Levins ... in the case of adaptive maternal effects) to the evolution of phenotypic ...","container-title":"Proceedings of the Royal Society of London B: Biological Sciences","DOI":"10.1098/rspb.2010.0771","issue":"1699","language":"English","note":"PMID: 20554553\nPMCID: PMC2982227","page":"3391–3400","title":"Phenotypic plasticity and population viability: the importance of environmental predictability","volume":"277","author":[{"family":"Reed","given":"Thomas E"},{"family":"Waples","given":"Robin S"},{"family":"Schindler","given":"Daniel E"},{"family":"Hard","given":"Jeffrey J"},{"family":"Kinnison","given":"Michael T"}],"issued":{"date-parts":[["2010",11]]}}}],"schema":"https://github.com/citation-style-language/schema/raw/master/csl-citation.json"} </w:instrText>
      </w:r>
      <w:r w:rsidR="001C27F0">
        <w:fldChar w:fldCharType="separate"/>
      </w:r>
      <w:r w:rsidR="001C27F0">
        <w:rPr>
          <w:noProof/>
        </w:rPr>
        <w:t>(Botero et al., 2015; Marshall et al., 2020; Reed et al., 2010)</w:t>
      </w:r>
      <w:r w:rsidR="001C27F0">
        <w:fldChar w:fldCharType="end"/>
      </w:r>
      <w:r>
        <w:t>.</w:t>
      </w:r>
      <w:r w:rsidR="001908F0">
        <w:t xml:space="preserve"> </w:t>
      </w:r>
      <w:r w:rsidR="001C31FF">
        <w:t>In contrast, g</w:t>
      </w:r>
      <w:r w:rsidR="001908F0">
        <w:t xml:space="preserve">enetic variance </w:t>
      </w:r>
      <w:r w:rsidR="005A0937">
        <w:t xml:space="preserve">of body mass </w:t>
      </w:r>
      <w:r w:rsidR="001908F0">
        <w:t xml:space="preserve">was robust to </w:t>
      </w:r>
      <w:r w:rsidR="005A0937">
        <w:t>thermal</w:t>
      </w:r>
      <w:r w:rsidR="001908F0">
        <w:t xml:space="preserve"> extremes experienced </w:t>
      </w:r>
      <w:r w:rsidR="005A0937">
        <w:t>by</w:t>
      </w:r>
      <w:r w:rsidR="001908F0">
        <w:t xml:space="preserve"> natura</w:t>
      </w:r>
      <w:r w:rsidR="005A0937">
        <w:t xml:space="preserve">l nests and suggests that </w:t>
      </w:r>
      <w:r w:rsidR="005A0937">
        <w:t xml:space="preserve">the potential to genetically adapt to warming </w:t>
      </w:r>
      <w:r w:rsidR="005A0937">
        <w:lastRenderedPageBreak/>
        <w:t xml:space="preserve">climate may be limited. However, more stressful incubation temperatures are needed to elucidate the capacity for this species to reveal new genetic material for selection to act on. </w:t>
      </w:r>
      <w:r w:rsidR="00F8595C">
        <w:t xml:space="preserve">Non-genetic sources of variance </w:t>
      </w:r>
      <w:r w:rsidR="001C31FF">
        <w:t>were</w:t>
      </w:r>
      <w:r w:rsidR="001C27F0">
        <w:t xml:space="preserve"> responsible</w:t>
      </w:r>
      <w:r w:rsidR="00F8595C">
        <w:t xml:space="preserve"> for most of the variability in body mass and their dynamics with age means that effectiveness of evolution is everchanging. Understanding the complexities of adaptive evolution in response to climate change may require intensive </w:t>
      </w:r>
      <w:r w:rsidR="001C27F0">
        <w:t>long-term</w:t>
      </w:r>
      <w:r w:rsidR="00F8595C">
        <w:t xml:space="preserve"> studies in wild populations. </w:t>
      </w:r>
    </w:p>
    <w:p w14:paraId="1E59D708" w14:textId="77777777" w:rsidR="00CC5E5C" w:rsidRDefault="00CC5E5C" w:rsidP="0060765A"/>
    <w:p w14:paraId="5CC71838" w14:textId="4A9EC676" w:rsidR="00FE606F" w:rsidRDefault="00FE606F" w:rsidP="00FE606F">
      <w:pPr>
        <w:pStyle w:val="Heading1"/>
      </w:pPr>
      <w:r>
        <w:t>Author contributions</w:t>
      </w:r>
    </w:p>
    <w:p w14:paraId="06E20C64" w14:textId="2452FBC2" w:rsidR="00552493" w:rsidRPr="00FE606F" w:rsidRDefault="002B78D1" w:rsidP="00FE606F">
      <w:r>
        <w:t>FK, DN, SN conceived the study, FK and DN collected and analysed the data, FK wrote the first draft, FK, DN and SN edited the manuscript.</w:t>
      </w:r>
    </w:p>
    <w:p w14:paraId="742281C6" w14:textId="77777777" w:rsidR="00FE606F" w:rsidRPr="00B0332F" w:rsidRDefault="00FE606F" w:rsidP="00FE606F">
      <w:pPr>
        <w:pStyle w:val="Heading1"/>
        <w:contextualSpacing/>
        <w:rPr>
          <w:rFonts w:cs="Times New Roman"/>
          <w:lang w:val="en-AU"/>
        </w:rPr>
      </w:pPr>
      <w:r w:rsidRPr="00B0332F">
        <w:rPr>
          <w:rFonts w:cs="Times New Roman"/>
          <w:lang w:val="en-AU"/>
        </w:rPr>
        <w:t>Data accessibility</w:t>
      </w:r>
    </w:p>
    <w:p w14:paraId="6AD97C51" w14:textId="77777777" w:rsidR="00FE606F" w:rsidRPr="00C032B4" w:rsidRDefault="00FE606F" w:rsidP="00FE606F">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Pr="00C032B4">
        <w:t>DOI</w:t>
      </w:r>
      <w:r>
        <w:t>: XXXXXXXXXXX)</w:t>
      </w:r>
    </w:p>
    <w:p w14:paraId="34832524" w14:textId="77777777" w:rsidR="00FE606F" w:rsidRPr="00B0332F" w:rsidRDefault="00FE606F" w:rsidP="00FE606F">
      <w:pPr>
        <w:contextualSpacing/>
        <w:rPr>
          <w:lang w:val="en-AU"/>
        </w:rPr>
      </w:pPr>
    </w:p>
    <w:p w14:paraId="26349758" w14:textId="77777777" w:rsidR="00FE606F" w:rsidRPr="00B0332F" w:rsidRDefault="00FE606F" w:rsidP="00FE606F">
      <w:pPr>
        <w:pStyle w:val="Heading1"/>
        <w:contextualSpacing/>
        <w:rPr>
          <w:rFonts w:cs="Times New Roman"/>
          <w:lang w:val="en-AU"/>
        </w:rPr>
      </w:pPr>
      <w:r w:rsidRPr="00B0332F">
        <w:rPr>
          <w:rFonts w:cs="Times New Roman"/>
          <w:lang w:val="en-AU"/>
        </w:rPr>
        <w:t>Acknowledgements</w:t>
      </w:r>
    </w:p>
    <w:p w14:paraId="773D099F" w14:textId="05D27D63" w:rsidR="00FE606F" w:rsidRDefault="00CE58F1" w:rsidP="00FE606F">
      <w:r>
        <w:t xml:space="preserve">Many volunteers and interns from Lizard Lab: </w:t>
      </w:r>
      <w:r w:rsidR="002B78D1">
        <w:t xml:space="preserve">Birgit Szabo, </w:t>
      </w:r>
      <w:r>
        <w:t>Christine Wilson, Josh</w:t>
      </w:r>
      <w:r w:rsidR="00A70825">
        <w:t>ua</w:t>
      </w:r>
      <w:r>
        <w:t xml:space="preserve"> Cunningham, Victor </w:t>
      </w:r>
      <w:proofErr w:type="spellStart"/>
      <w:r>
        <w:t>Frichot</w:t>
      </w:r>
      <w:proofErr w:type="spellEnd"/>
      <w:r>
        <w:t xml:space="preserve"> and </w:t>
      </w:r>
      <w:r w:rsidR="00A70825">
        <w:t xml:space="preserve">Matthieu </w:t>
      </w:r>
      <w:proofErr w:type="spellStart"/>
      <w:r w:rsidR="00A70825">
        <w:t>Monserand</w:t>
      </w:r>
      <w:proofErr w:type="spellEnd"/>
      <w:r>
        <w:t>. Scott Keogh</w:t>
      </w:r>
      <w:r w:rsidR="00A70825">
        <w:t xml:space="preserve"> and </w:t>
      </w:r>
      <w:r>
        <w:t>Julia Riley</w:t>
      </w:r>
      <w:r w:rsidR="00A70825">
        <w:t xml:space="preserve"> </w:t>
      </w:r>
      <w:r>
        <w:t>for</w:t>
      </w:r>
      <w:r w:rsidR="00A70825">
        <w:t xml:space="preserve"> their</w:t>
      </w:r>
      <w:r>
        <w:t xml:space="preserve"> advice with SNP data</w:t>
      </w:r>
      <w:r w:rsidR="003B0B6A">
        <w:t>.</w:t>
      </w:r>
    </w:p>
    <w:p w14:paraId="7720FCDA" w14:textId="479138BF" w:rsidR="009B3261" w:rsidRDefault="009B3261" w:rsidP="00FE606F"/>
    <w:p w14:paraId="293AD37A" w14:textId="0C25288A" w:rsidR="009B3261" w:rsidRPr="00FE606F" w:rsidRDefault="009B3261" w:rsidP="009B3261">
      <w:pPr>
        <w:pStyle w:val="Heading1"/>
      </w:pPr>
      <w:r>
        <w:t>References</w:t>
      </w:r>
    </w:p>
    <w:sectPr w:rsidR="009B3261" w:rsidRPr="00FE606F" w:rsidSect="00DE6B68">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niel Noble" w:date="2020-09-15T09:10:00Z" w:initials="DN">
    <w:p w14:paraId="276CADEC" w14:textId="24D2F2A3" w:rsidR="00D756B0" w:rsidRDefault="00D756B0">
      <w:pPr>
        <w:pStyle w:val="CommentText"/>
      </w:pPr>
      <w:r>
        <w:rPr>
          <w:rStyle w:val="CommentReference"/>
        </w:rPr>
        <w:annotationRef/>
      </w:r>
      <w:r>
        <w:t>I think we aim for Heredity for this paper/</w:t>
      </w:r>
    </w:p>
  </w:comment>
  <w:comment w:id="1" w:author="Daniel Noble" w:date="2020-09-15T08:44:00Z" w:initials="DN">
    <w:p w14:paraId="188A2D5D" w14:textId="77777777" w:rsidR="00F86910" w:rsidRDefault="00F86910" w:rsidP="00F86910">
      <w:pPr>
        <w:pStyle w:val="CommentText"/>
      </w:pPr>
      <w:r>
        <w:rPr>
          <w:rStyle w:val="CommentReference"/>
        </w:rPr>
        <w:annotationRef/>
      </w:r>
      <w:r>
        <w:t>Fonti. I think you should add in mortality analysis to see if the temperature treatments varied in egg mortality. This would test whether they are stressful or not.</w:t>
      </w:r>
    </w:p>
  </w:comment>
  <w:comment w:id="2" w:author="fonti.kar@gmail.com" w:date="2020-09-29T11:40:00Z" w:initials="f">
    <w:p w14:paraId="07FB15F7" w14:textId="77777777" w:rsidR="00F86910" w:rsidRDefault="00F86910" w:rsidP="00F86910">
      <w:pPr>
        <w:pStyle w:val="CommentText"/>
      </w:pPr>
      <w:r>
        <w:rPr>
          <w:rStyle w:val="CommentReference"/>
        </w:rPr>
        <w:annotationRef/>
      </w:r>
      <w:r>
        <w:t xml:space="preserve">Sounds good, maybe for the paper??? Would I use only eggs from that respective reproductive season for this study or across all years we got eggs? </w:t>
      </w:r>
    </w:p>
  </w:comment>
  <w:comment w:id="3" w:author="fonti.kar@gmail.com" w:date="2020-10-08T09:14:00Z" w:initials="f">
    <w:p w14:paraId="46865BA7" w14:textId="77777777" w:rsidR="00F86910" w:rsidRDefault="00F86910" w:rsidP="00F86910">
      <w:pPr>
        <w:pStyle w:val="CommentText"/>
      </w:pPr>
      <w:r>
        <w:rPr>
          <w:rStyle w:val="CommentReference"/>
        </w:rPr>
        <w:annotationRef/>
      </w:r>
      <w:r>
        <w:t>Done see discussion</w:t>
      </w:r>
    </w:p>
  </w:comment>
  <w:comment w:id="4" w:author="Daniel Noble" w:date="2020-09-14T08:35:00Z" w:initials="DN">
    <w:p w14:paraId="30E120D2" w14:textId="35AC0E90" w:rsidR="00D756B0" w:rsidRDefault="00D756B0">
      <w:pPr>
        <w:pStyle w:val="CommentText"/>
      </w:pPr>
      <w:r>
        <w:rPr>
          <w:rStyle w:val="CommentReference"/>
        </w:rPr>
        <w:annotationRef/>
      </w:r>
      <w:r>
        <w:t>Is this correct? IN the model selection table you have &gt;3900 data points…..</w:t>
      </w:r>
    </w:p>
  </w:comment>
  <w:comment w:id="5" w:author="fonti.kar@gmail.com" w:date="2020-09-29T11:39:00Z" w:initials="f">
    <w:p w14:paraId="0A6BE547" w14:textId="4893D390" w:rsidR="00D756B0" w:rsidRDefault="00D756B0">
      <w:pPr>
        <w:pStyle w:val="CommentText"/>
      </w:pPr>
      <w:r>
        <w:rPr>
          <w:rStyle w:val="CommentReference"/>
        </w:rPr>
        <w:annotationRef/>
      </w:r>
      <w:r>
        <w:t xml:space="preserve">This number is correct 3982 refers to the data augmentation dataset but that was in </w:t>
      </w:r>
      <w:proofErr w:type="spellStart"/>
      <w:r>
        <w:t>MCMCglmm</w:t>
      </w:r>
      <w:proofErr w:type="spellEnd"/>
      <w:r>
        <w:t>, I don’t think brms has data augmentation, lemme check</w:t>
      </w:r>
    </w:p>
  </w:comment>
  <w:comment w:id="6" w:author="fonti.kar@gmail.com" w:date="2020-09-29T12:44:00Z" w:initials="f">
    <w:p w14:paraId="68B42D28" w14:textId="3362EFB8" w:rsidR="00D756B0" w:rsidRDefault="00D756B0">
      <w:pPr>
        <w:pStyle w:val="CommentText"/>
      </w:pPr>
      <w:r>
        <w:rPr>
          <w:rStyle w:val="CommentReference"/>
        </w:rPr>
        <w:annotationRef/>
      </w:r>
      <w:r>
        <w:t xml:space="preserve">BRMS does not do data augmentation, our </w:t>
      </w:r>
      <w:proofErr w:type="spellStart"/>
      <w:r>
        <w:t>obs</w:t>
      </w:r>
      <w:proofErr w:type="spellEnd"/>
      <w:r>
        <w:t xml:space="preserve"> for our combined model is 2926 as </w:t>
      </w:r>
      <w:proofErr w:type="spellStart"/>
      <w:r>
        <w:t>te</w:t>
      </w:r>
      <w:proofErr w:type="spellEnd"/>
      <w:r>
        <w:t xml:space="preserve"> model dropped out rows with missing predictor values</w:t>
      </w:r>
    </w:p>
  </w:comment>
  <w:comment w:id="7" w:author="Daniel Noble" w:date="2020-09-11T10:33:00Z" w:initials="DN">
    <w:p w14:paraId="53812D90" w14:textId="77777777" w:rsidR="00D756B0" w:rsidRDefault="00D756B0" w:rsidP="00140AC7">
      <w:pPr>
        <w:pStyle w:val="CommentText"/>
      </w:pPr>
      <w:r>
        <w:rPr>
          <w:rStyle w:val="CommentReference"/>
        </w:rPr>
        <w:annotationRef/>
      </w:r>
      <w:r>
        <w:t xml:space="preserve">According to my reading anything below 4 for ELPD means very small differences between the models: See point 5 and the last bullet here: </w:t>
      </w:r>
      <w:r w:rsidRPr="009421A2">
        <w:t>https://avehtari.github.io/modelselection/CV-FAQ.html</w:t>
      </w:r>
    </w:p>
  </w:comment>
  <w:comment w:id="8" w:author="fonti.kar@gmail.com" w:date="2020-09-29T13:48:00Z" w:initials="f">
    <w:p w14:paraId="1DBDCCA0" w14:textId="77777777" w:rsidR="00D756B0" w:rsidRDefault="00D756B0" w:rsidP="00140AC7">
      <w:pPr>
        <w:pStyle w:val="CommentText"/>
      </w:pPr>
      <w:r>
        <w:rPr>
          <w:rStyle w:val="CommentReference"/>
        </w:rPr>
        <w:annotationRef/>
      </w:r>
      <w:r>
        <w:t xml:space="preserve">How to best pitch these Dan if that is the case that model uncertainty is high. If anything below 4 in ELPD then it seems to suggest any model with treatment interacting with Age is supported by the data </w:t>
      </w:r>
    </w:p>
  </w:comment>
  <w:comment w:id="9" w:author="fonti.kar@gmail.com" w:date="2020-10-06T10:04:00Z" w:initials="f">
    <w:p w14:paraId="4F3360EC" w14:textId="2E020560" w:rsidR="00D756B0" w:rsidRDefault="00D756B0">
      <w:pPr>
        <w:pStyle w:val="CommentText"/>
      </w:pPr>
      <w:r>
        <w:rPr>
          <w:rStyle w:val="CommentReference"/>
        </w:rPr>
        <w:annotationRef/>
      </w:r>
      <w:r>
        <w:t xml:space="preserve">DN: I’m thinking breaking the discussion into </w:t>
      </w:r>
      <w:r>
        <w:rPr>
          <w:noProof/>
        </w:rPr>
        <w:t>three major section will worst best here. I think each section can be expanded upon to 2 paragraphs at least and some more critical discussion...hence. It's probably better to section in. I would say maybe aim for 3-3.5 pages. right now it's just a little over 2, which is a little scant.</w:t>
      </w:r>
    </w:p>
  </w:comment>
  <w:comment w:id="10" w:author="fonti.kar@gmail.com" w:date="2020-10-08T13:09:00Z" w:initials="f">
    <w:p w14:paraId="433EABF0" w14:textId="77777777" w:rsidR="00584332" w:rsidRDefault="00584332">
      <w:pPr>
        <w:pStyle w:val="CommentText"/>
      </w:pPr>
      <w:r>
        <w:rPr>
          <w:rStyle w:val="CommentReference"/>
        </w:rPr>
        <w:annotationRef/>
      </w:r>
      <w:r>
        <w:t xml:space="preserve">Not sure if this is a good heading, as we didn’t focus on test this specifically and many other </w:t>
      </w:r>
      <w:proofErr w:type="spellStart"/>
      <w:r>
        <w:t>non mutually</w:t>
      </w:r>
      <w:proofErr w:type="spellEnd"/>
      <w:r>
        <w:t xml:space="preserve"> exclusive hypothesis also predict increases in genetic variation.</w:t>
      </w:r>
    </w:p>
    <w:p w14:paraId="5DA26C7A" w14:textId="77777777" w:rsidR="00031CB2" w:rsidRDefault="00031CB2">
      <w:pPr>
        <w:pStyle w:val="CommentText"/>
      </w:pPr>
    </w:p>
    <w:p w14:paraId="2F515542" w14:textId="77777777" w:rsidR="00031CB2" w:rsidRDefault="00031CB2">
      <w:pPr>
        <w:pStyle w:val="CommentText"/>
      </w:pPr>
      <w:r>
        <w:t xml:space="preserve">Maybe How does thermal developmental environments impact evolutionary potential of body mass? </w:t>
      </w:r>
    </w:p>
    <w:p w14:paraId="6B8D5DF9" w14:textId="77777777" w:rsidR="005A0B70" w:rsidRDefault="005A0B70">
      <w:pPr>
        <w:pStyle w:val="CommentText"/>
      </w:pPr>
    </w:p>
    <w:p w14:paraId="1548AA04" w14:textId="59F0F72D" w:rsidR="005A0B70" w:rsidRDefault="005A0B70">
      <w:pPr>
        <w:pStyle w:val="CommentText"/>
      </w:pPr>
      <w:r>
        <w:t>Or Thermal developmental environment and the evolutionary potential of body ma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76CADEC" w15:done="0"/>
  <w15:commentEx w15:paraId="188A2D5D" w15:done="1"/>
  <w15:commentEx w15:paraId="07FB15F7" w15:paraIdParent="188A2D5D" w15:done="1"/>
  <w15:commentEx w15:paraId="46865BA7" w15:paraIdParent="188A2D5D" w15:done="1"/>
  <w15:commentEx w15:paraId="30E120D2" w15:done="0"/>
  <w15:commentEx w15:paraId="0A6BE547" w15:paraIdParent="30E120D2" w15:done="1"/>
  <w15:commentEx w15:paraId="68B42D28" w15:paraIdParent="30E120D2" w15:done="0"/>
  <w15:commentEx w15:paraId="53812D90" w15:done="1"/>
  <w15:commentEx w15:paraId="1DBDCCA0" w15:paraIdParent="53812D90" w15:done="1"/>
  <w15:commentEx w15:paraId="4F3360EC" w15:done="0"/>
  <w15:commentEx w15:paraId="1548AA0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B0382" w16cex:dateUtc="2020-09-14T23:10:00Z"/>
  <w16cex:commentExtensible w16cex:durableId="230AFD69" w16cex:dateUtc="2020-09-14T22:44:00Z"/>
  <w16cex:commentExtensible w16cex:durableId="231D9BB2" w16cex:dateUtc="2020-09-29T01:40:00Z"/>
  <w16cex:commentExtensible w16cex:durableId="23295705" w16cex:dateUtc="2020-10-07T22:14:00Z"/>
  <w16cex:commentExtensible w16cex:durableId="2309A9B5" w16cex:dateUtc="2020-09-13T22:35:00Z"/>
  <w16cex:commentExtensible w16cex:durableId="231D9B73" w16cex:dateUtc="2020-09-29T01:39:00Z"/>
  <w16cex:commentExtensible w16cex:durableId="231DAAA7" w16cex:dateUtc="2020-09-29T02:44:00Z"/>
  <w16cex:commentExtensible w16cex:durableId="2305D115" w16cex:dateUtc="2020-09-11T00:33:00Z"/>
  <w16cex:commentExtensible w16cex:durableId="231DB9A2" w16cex:dateUtc="2020-09-29T03:48:00Z"/>
  <w16cex:commentExtensible w16cex:durableId="2326BF9B" w16cex:dateUtc="2020-10-05T23:04:00Z"/>
  <w16cex:commentExtensible w16cex:durableId="23298DEF" w16cex:dateUtc="2020-10-08T02: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6CADEC" w16cid:durableId="230B0382"/>
  <w16cid:commentId w16cid:paraId="188A2D5D" w16cid:durableId="230AFD69"/>
  <w16cid:commentId w16cid:paraId="07FB15F7" w16cid:durableId="231D9BB2"/>
  <w16cid:commentId w16cid:paraId="46865BA7" w16cid:durableId="23295705"/>
  <w16cid:commentId w16cid:paraId="30E120D2" w16cid:durableId="2309A9B5"/>
  <w16cid:commentId w16cid:paraId="0A6BE547" w16cid:durableId="231D9B73"/>
  <w16cid:commentId w16cid:paraId="68B42D28" w16cid:durableId="231DAAA7"/>
  <w16cid:commentId w16cid:paraId="53812D90" w16cid:durableId="2305D115"/>
  <w16cid:commentId w16cid:paraId="1DBDCCA0" w16cid:durableId="231DB9A2"/>
  <w16cid:commentId w16cid:paraId="4F3360EC" w16cid:durableId="2326BF9B"/>
  <w16cid:commentId w16cid:paraId="1548AA04" w16cid:durableId="23298DE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niel Noble">
    <w15:presenceInfo w15:providerId="AD" w15:userId="S::u5062688@anu.edu.au::cd1442c4-8911-414d-88db-662b5685b55e"/>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7"/>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606F"/>
    <w:rsid w:val="00000893"/>
    <w:rsid w:val="00002462"/>
    <w:rsid w:val="00003E53"/>
    <w:rsid w:val="000040D3"/>
    <w:rsid w:val="000077B1"/>
    <w:rsid w:val="000104DC"/>
    <w:rsid w:val="000112B6"/>
    <w:rsid w:val="00011838"/>
    <w:rsid w:val="00012A3A"/>
    <w:rsid w:val="00013029"/>
    <w:rsid w:val="00015242"/>
    <w:rsid w:val="0001579C"/>
    <w:rsid w:val="00015E7C"/>
    <w:rsid w:val="000224D3"/>
    <w:rsid w:val="00024234"/>
    <w:rsid w:val="00027110"/>
    <w:rsid w:val="000272E8"/>
    <w:rsid w:val="0002763A"/>
    <w:rsid w:val="000311B3"/>
    <w:rsid w:val="00031CB2"/>
    <w:rsid w:val="000365A1"/>
    <w:rsid w:val="00036EA8"/>
    <w:rsid w:val="0004698F"/>
    <w:rsid w:val="00055A01"/>
    <w:rsid w:val="0005607F"/>
    <w:rsid w:val="000560F2"/>
    <w:rsid w:val="000625F2"/>
    <w:rsid w:val="00062970"/>
    <w:rsid w:val="00062C67"/>
    <w:rsid w:val="00062EF8"/>
    <w:rsid w:val="00063DE2"/>
    <w:rsid w:val="00064253"/>
    <w:rsid w:val="000654BC"/>
    <w:rsid w:val="000712A7"/>
    <w:rsid w:val="00073451"/>
    <w:rsid w:val="000734AF"/>
    <w:rsid w:val="0007518A"/>
    <w:rsid w:val="000778A0"/>
    <w:rsid w:val="00080459"/>
    <w:rsid w:val="00081A5D"/>
    <w:rsid w:val="00090C79"/>
    <w:rsid w:val="000912A0"/>
    <w:rsid w:val="00093F53"/>
    <w:rsid w:val="0009402D"/>
    <w:rsid w:val="00095875"/>
    <w:rsid w:val="00096DF0"/>
    <w:rsid w:val="000A582A"/>
    <w:rsid w:val="000B1034"/>
    <w:rsid w:val="000B510F"/>
    <w:rsid w:val="000B703E"/>
    <w:rsid w:val="000C032E"/>
    <w:rsid w:val="000C0B37"/>
    <w:rsid w:val="000C25C9"/>
    <w:rsid w:val="000C2885"/>
    <w:rsid w:val="000C3C63"/>
    <w:rsid w:val="000C4A10"/>
    <w:rsid w:val="000C4E28"/>
    <w:rsid w:val="000C6DCF"/>
    <w:rsid w:val="000D041C"/>
    <w:rsid w:val="000D1DC2"/>
    <w:rsid w:val="000D1EA1"/>
    <w:rsid w:val="000D2A14"/>
    <w:rsid w:val="000D4C4C"/>
    <w:rsid w:val="000D582A"/>
    <w:rsid w:val="000E0867"/>
    <w:rsid w:val="000E2CE7"/>
    <w:rsid w:val="000E30E7"/>
    <w:rsid w:val="000E5706"/>
    <w:rsid w:val="000E6843"/>
    <w:rsid w:val="000E6848"/>
    <w:rsid w:val="000F70BF"/>
    <w:rsid w:val="001040A8"/>
    <w:rsid w:val="001050C2"/>
    <w:rsid w:val="00105900"/>
    <w:rsid w:val="001111B7"/>
    <w:rsid w:val="00111353"/>
    <w:rsid w:val="001119B8"/>
    <w:rsid w:val="00113E58"/>
    <w:rsid w:val="001140C3"/>
    <w:rsid w:val="001140D0"/>
    <w:rsid w:val="001144EE"/>
    <w:rsid w:val="00117BCC"/>
    <w:rsid w:val="00126C15"/>
    <w:rsid w:val="00127543"/>
    <w:rsid w:val="00127F21"/>
    <w:rsid w:val="00130794"/>
    <w:rsid w:val="00132D48"/>
    <w:rsid w:val="00136C0F"/>
    <w:rsid w:val="00140AC7"/>
    <w:rsid w:val="001410C0"/>
    <w:rsid w:val="00146A11"/>
    <w:rsid w:val="00146C86"/>
    <w:rsid w:val="00150F3C"/>
    <w:rsid w:val="00154D38"/>
    <w:rsid w:val="00155B81"/>
    <w:rsid w:val="0016227F"/>
    <w:rsid w:val="00167CFD"/>
    <w:rsid w:val="00171668"/>
    <w:rsid w:val="00171E2F"/>
    <w:rsid w:val="0017209D"/>
    <w:rsid w:val="00172B09"/>
    <w:rsid w:val="00184D23"/>
    <w:rsid w:val="00184F53"/>
    <w:rsid w:val="001858F0"/>
    <w:rsid w:val="00186C08"/>
    <w:rsid w:val="001908F0"/>
    <w:rsid w:val="001921E7"/>
    <w:rsid w:val="00192B34"/>
    <w:rsid w:val="001956CF"/>
    <w:rsid w:val="00196686"/>
    <w:rsid w:val="001975B1"/>
    <w:rsid w:val="001A0C80"/>
    <w:rsid w:val="001A249E"/>
    <w:rsid w:val="001A30F7"/>
    <w:rsid w:val="001A713F"/>
    <w:rsid w:val="001B0EA5"/>
    <w:rsid w:val="001B26FF"/>
    <w:rsid w:val="001B3E61"/>
    <w:rsid w:val="001B5AAE"/>
    <w:rsid w:val="001C1254"/>
    <w:rsid w:val="001C1558"/>
    <w:rsid w:val="001C27F0"/>
    <w:rsid w:val="001C31FF"/>
    <w:rsid w:val="001C364F"/>
    <w:rsid w:val="001C4008"/>
    <w:rsid w:val="001C5D32"/>
    <w:rsid w:val="001C6F48"/>
    <w:rsid w:val="001C7805"/>
    <w:rsid w:val="001D04B3"/>
    <w:rsid w:val="001D1C67"/>
    <w:rsid w:val="001D3F43"/>
    <w:rsid w:val="001D63E9"/>
    <w:rsid w:val="001D6641"/>
    <w:rsid w:val="001E0186"/>
    <w:rsid w:val="001E1205"/>
    <w:rsid w:val="001E1F76"/>
    <w:rsid w:val="001E39BA"/>
    <w:rsid w:val="001E60EE"/>
    <w:rsid w:val="001E693F"/>
    <w:rsid w:val="001E7AF6"/>
    <w:rsid w:val="001E7C2E"/>
    <w:rsid w:val="001F105A"/>
    <w:rsid w:val="001F13BB"/>
    <w:rsid w:val="001F1CAA"/>
    <w:rsid w:val="001F22D4"/>
    <w:rsid w:val="001F5511"/>
    <w:rsid w:val="00202E4B"/>
    <w:rsid w:val="00203A14"/>
    <w:rsid w:val="00203D94"/>
    <w:rsid w:val="00204FF8"/>
    <w:rsid w:val="002053E2"/>
    <w:rsid w:val="0020634B"/>
    <w:rsid w:val="00206D51"/>
    <w:rsid w:val="00207D3C"/>
    <w:rsid w:val="0021007B"/>
    <w:rsid w:val="00211263"/>
    <w:rsid w:val="002128F6"/>
    <w:rsid w:val="002179BE"/>
    <w:rsid w:val="002210C1"/>
    <w:rsid w:val="00224865"/>
    <w:rsid w:val="00224E35"/>
    <w:rsid w:val="00226F4A"/>
    <w:rsid w:val="00230756"/>
    <w:rsid w:val="002307AF"/>
    <w:rsid w:val="00231A32"/>
    <w:rsid w:val="00231F7D"/>
    <w:rsid w:val="002321AA"/>
    <w:rsid w:val="0023249C"/>
    <w:rsid w:val="00240A92"/>
    <w:rsid w:val="00240F97"/>
    <w:rsid w:val="00241903"/>
    <w:rsid w:val="00241CED"/>
    <w:rsid w:val="00241FE0"/>
    <w:rsid w:val="002421F5"/>
    <w:rsid w:val="002445D8"/>
    <w:rsid w:val="00244828"/>
    <w:rsid w:val="00251988"/>
    <w:rsid w:val="00251E93"/>
    <w:rsid w:val="002523D0"/>
    <w:rsid w:val="00253019"/>
    <w:rsid w:val="002544FA"/>
    <w:rsid w:val="002546AB"/>
    <w:rsid w:val="00254F6A"/>
    <w:rsid w:val="00257180"/>
    <w:rsid w:val="002604A9"/>
    <w:rsid w:val="00261DAD"/>
    <w:rsid w:val="00263670"/>
    <w:rsid w:val="00263BDD"/>
    <w:rsid w:val="00264C46"/>
    <w:rsid w:val="002728AB"/>
    <w:rsid w:val="00272953"/>
    <w:rsid w:val="00272ABB"/>
    <w:rsid w:val="00272B5F"/>
    <w:rsid w:val="00272CE3"/>
    <w:rsid w:val="002743FF"/>
    <w:rsid w:val="00274ECD"/>
    <w:rsid w:val="00277AB9"/>
    <w:rsid w:val="00280288"/>
    <w:rsid w:val="002808F8"/>
    <w:rsid w:val="0028140D"/>
    <w:rsid w:val="00281544"/>
    <w:rsid w:val="00284B8C"/>
    <w:rsid w:val="00285969"/>
    <w:rsid w:val="00291B13"/>
    <w:rsid w:val="00291B1F"/>
    <w:rsid w:val="00292331"/>
    <w:rsid w:val="002945FB"/>
    <w:rsid w:val="00296402"/>
    <w:rsid w:val="002A1B11"/>
    <w:rsid w:val="002A1C92"/>
    <w:rsid w:val="002A7E5F"/>
    <w:rsid w:val="002B0ED6"/>
    <w:rsid w:val="002B2151"/>
    <w:rsid w:val="002B435C"/>
    <w:rsid w:val="002B5E52"/>
    <w:rsid w:val="002B6DC7"/>
    <w:rsid w:val="002B7355"/>
    <w:rsid w:val="002B78D1"/>
    <w:rsid w:val="002C30B3"/>
    <w:rsid w:val="002C556A"/>
    <w:rsid w:val="002C5A97"/>
    <w:rsid w:val="002C6B66"/>
    <w:rsid w:val="002C7AFC"/>
    <w:rsid w:val="002D0F22"/>
    <w:rsid w:val="002D222C"/>
    <w:rsid w:val="002D22B3"/>
    <w:rsid w:val="002D46F2"/>
    <w:rsid w:val="002D4A23"/>
    <w:rsid w:val="002D5A05"/>
    <w:rsid w:val="002E004C"/>
    <w:rsid w:val="002E2E68"/>
    <w:rsid w:val="002E35BE"/>
    <w:rsid w:val="002F049A"/>
    <w:rsid w:val="002F57F6"/>
    <w:rsid w:val="003006E1"/>
    <w:rsid w:val="00300D87"/>
    <w:rsid w:val="003030DA"/>
    <w:rsid w:val="0030316B"/>
    <w:rsid w:val="00305648"/>
    <w:rsid w:val="0031209A"/>
    <w:rsid w:val="003121CC"/>
    <w:rsid w:val="00317AE3"/>
    <w:rsid w:val="00317FA5"/>
    <w:rsid w:val="003215AA"/>
    <w:rsid w:val="003217F2"/>
    <w:rsid w:val="00324C22"/>
    <w:rsid w:val="00326D46"/>
    <w:rsid w:val="00326FD4"/>
    <w:rsid w:val="00331E8A"/>
    <w:rsid w:val="00332E8C"/>
    <w:rsid w:val="00333031"/>
    <w:rsid w:val="00334DBD"/>
    <w:rsid w:val="00337E73"/>
    <w:rsid w:val="00337F71"/>
    <w:rsid w:val="0034113E"/>
    <w:rsid w:val="003426E8"/>
    <w:rsid w:val="0034462B"/>
    <w:rsid w:val="00345A44"/>
    <w:rsid w:val="003502A7"/>
    <w:rsid w:val="00350C46"/>
    <w:rsid w:val="00350C4D"/>
    <w:rsid w:val="003572E8"/>
    <w:rsid w:val="003630C7"/>
    <w:rsid w:val="003639A3"/>
    <w:rsid w:val="00364AF0"/>
    <w:rsid w:val="0036612E"/>
    <w:rsid w:val="00370E46"/>
    <w:rsid w:val="0037432B"/>
    <w:rsid w:val="00376AC7"/>
    <w:rsid w:val="003813F1"/>
    <w:rsid w:val="003823FA"/>
    <w:rsid w:val="00382E94"/>
    <w:rsid w:val="00384CA3"/>
    <w:rsid w:val="003854A9"/>
    <w:rsid w:val="00385F73"/>
    <w:rsid w:val="00386354"/>
    <w:rsid w:val="00387140"/>
    <w:rsid w:val="0039168A"/>
    <w:rsid w:val="00392B11"/>
    <w:rsid w:val="003A405C"/>
    <w:rsid w:val="003A70F3"/>
    <w:rsid w:val="003B014A"/>
    <w:rsid w:val="003B0B6A"/>
    <w:rsid w:val="003B3F60"/>
    <w:rsid w:val="003C28A7"/>
    <w:rsid w:val="003C60C0"/>
    <w:rsid w:val="003C6320"/>
    <w:rsid w:val="003D05B1"/>
    <w:rsid w:val="003D3AD1"/>
    <w:rsid w:val="003D3BD3"/>
    <w:rsid w:val="003D3E00"/>
    <w:rsid w:val="003D4F4A"/>
    <w:rsid w:val="003D721B"/>
    <w:rsid w:val="003D7DDD"/>
    <w:rsid w:val="003E0332"/>
    <w:rsid w:val="003E4C4D"/>
    <w:rsid w:val="003E7621"/>
    <w:rsid w:val="003E7E5D"/>
    <w:rsid w:val="003F0035"/>
    <w:rsid w:val="003F2DEC"/>
    <w:rsid w:val="003F3E1B"/>
    <w:rsid w:val="003F5ECB"/>
    <w:rsid w:val="003F6048"/>
    <w:rsid w:val="003F7163"/>
    <w:rsid w:val="004013F3"/>
    <w:rsid w:val="00402A81"/>
    <w:rsid w:val="0040514C"/>
    <w:rsid w:val="00405EB1"/>
    <w:rsid w:val="00406CE0"/>
    <w:rsid w:val="00410A61"/>
    <w:rsid w:val="00410B36"/>
    <w:rsid w:val="00415967"/>
    <w:rsid w:val="004171FC"/>
    <w:rsid w:val="00417A19"/>
    <w:rsid w:val="0042241B"/>
    <w:rsid w:val="00423B2E"/>
    <w:rsid w:val="00426327"/>
    <w:rsid w:val="0042638A"/>
    <w:rsid w:val="00431125"/>
    <w:rsid w:val="004328B1"/>
    <w:rsid w:val="0043490F"/>
    <w:rsid w:val="00435F18"/>
    <w:rsid w:val="00437ED7"/>
    <w:rsid w:val="0044122D"/>
    <w:rsid w:val="00443918"/>
    <w:rsid w:val="0045122E"/>
    <w:rsid w:val="0045396B"/>
    <w:rsid w:val="0045457D"/>
    <w:rsid w:val="0045582E"/>
    <w:rsid w:val="00460026"/>
    <w:rsid w:val="004605BA"/>
    <w:rsid w:val="0046316A"/>
    <w:rsid w:val="004632B8"/>
    <w:rsid w:val="00466CA4"/>
    <w:rsid w:val="00466E50"/>
    <w:rsid w:val="00467FE8"/>
    <w:rsid w:val="00470477"/>
    <w:rsid w:val="00470499"/>
    <w:rsid w:val="00471098"/>
    <w:rsid w:val="00472776"/>
    <w:rsid w:val="004729E4"/>
    <w:rsid w:val="004733B6"/>
    <w:rsid w:val="00475A8F"/>
    <w:rsid w:val="00476CAE"/>
    <w:rsid w:val="00476EF9"/>
    <w:rsid w:val="00477397"/>
    <w:rsid w:val="0047773B"/>
    <w:rsid w:val="00484E30"/>
    <w:rsid w:val="00487AEF"/>
    <w:rsid w:val="00490790"/>
    <w:rsid w:val="004944AD"/>
    <w:rsid w:val="004946B4"/>
    <w:rsid w:val="0049629B"/>
    <w:rsid w:val="00496477"/>
    <w:rsid w:val="004A1BB2"/>
    <w:rsid w:val="004A2001"/>
    <w:rsid w:val="004A270B"/>
    <w:rsid w:val="004A5BC8"/>
    <w:rsid w:val="004A66B5"/>
    <w:rsid w:val="004A7DD2"/>
    <w:rsid w:val="004B0B8B"/>
    <w:rsid w:val="004B38FB"/>
    <w:rsid w:val="004B3C82"/>
    <w:rsid w:val="004B42BA"/>
    <w:rsid w:val="004B5399"/>
    <w:rsid w:val="004B5566"/>
    <w:rsid w:val="004B640F"/>
    <w:rsid w:val="004B6F48"/>
    <w:rsid w:val="004C32F0"/>
    <w:rsid w:val="004C625A"/>
    <w:rsid w:val="004D4531"/>
    <w:rsid w:val="004D6425"/>
    <w:rsid w:val="004D654F"/>
    <w:rsid w:val="004E506D"/>
    <w:rsid w:val="004E5B0C"/>
    <w:rsid w:val="004E7E3D"/>
    <w:rsid w:val="004F0505"/>
    <w:rsid w:val="004F5B2D"/>
    <w:rsid w:val="00500041"/>
    <w:rsid w:val="00501099"/>
    <w:rsid w:val="005036BC"/>
    <w:rsid w:val="0050451E"/>
    <w:rsid w:val="00505C06"/>
    <w:rsid w:val="00505CF7"/>
    <w:rsid w:val="005061F4"/>
    <w:rsid w:val="00511057"/>
    <w:rsid w:val="00512ACF"/>
    <w:rsid w:val="005132E1"/>
    <w:rsid w:val="00514445"/>
    <w:rsid w:val="00515F98"/>
    <w:rsid w:val="00517E31"/>
    <w:rsid w:val="00523657"/>
    <w:rsid w:val="00525371"/>
    <w:rsid w:val="00526116"/>
    <w:rsid w:val="00530D98"/>
    <w:rsid w:val="0053402A"/>
    <w:rsid w:val="005349CC"/>
    <w:rsid w:val="00537F70"/>
    <w:rsid w:val="00541E71"/>
    <w:rsid w:val="00542EED"/>
    <w:rsid w:val="0054517F"/>
    <w:rsid w:val="00545CE8"/>
    <w:rsid w:val="00551A68"/>
    <w:rsid w:val="00552493"/>
    <w:rsid w:val="00554852"/>
    <w:rsid w:val="005561AB"/>
    <w:rsid w:val="005563DE"/>
    <w:rsid w:val="005579D1"/>
    <w:rsid w:val="00557B45"/>
    <w:rsid w:val="00560932"/>
    <w:rsid w:val="0056192A"/>
    <w:rsid w:val="00564897"/>
    <w:rsid w:val="00566250"/>
    <w:rsid w:val="0056736E"/>
    <w:rsid w:val="0056747D"/>
    <w:rsid w:val="0057340F"/>
    <w:rsid w:val="0057632B"/>
    <w:rsid w:val="0058190A"/>
    <w:rsid w:val="0058423A"/>
    <w:rsid w:val="00584332"/>
    <w:rsid w:val="00590295"/>
    <w:rsid w:val="00590AEE"/>
    <w:rsid w:val="0059236A"/>
    <w:rsid w:val="00593AB3"/>
    <w:rsid w:val="005A031B"/>
    <w:rsid w:val="005A070D"/>
    <w:rsid w:val="005A0937"/>
    <w:rsid w:val="005A0B70"/>
    <w:rsid w:val="005A17FD"/>
    <w:rsid w:val="005A2C63"/>
    <w:rsid w:val="005A2CA1"/>
    <w:rsid w:val="005A2FCD"/>
    <w:rsid w:val="005A5DF2"/>
    <w:rsid w:val="005A604E"/>
    <w:rsid w:val="005A6F0B"/>
    <w:rsid w:val="005A75A4"/>
    <w:rsid w:val="005B22DB"/>
    <w:rsid w:val="005B39E9"/>
    <w:rsid w:val="005B4013"/>
    <w:rsid w:val="005B4ADF"/>
    <w:rsid w:val="005C15E9"/>
    <w:rsid w:val="005C245F"/>
    <w:rsid w:val="005C3272"/>
    <w:rsid w:val="005C426C"/>
    <w:rsid w:val="005C6252"/>
    <w:rsid w:val="005C6375"/>
    <w:rsid w:val="005D0603"/>
    <w:rsid w:val="005D0E6F"/>
    <w:rsid w:val="005D27B5"/>
    <w:rsid w:val="005D2CD1"/>
    <w:rsid w:val="005D3EB4"/>
    <w:rsid w:val="005D5FC0"/>
    <w:rsid w:val="005D6ABE"/>
    <w:rsid w:val="005D7E67"/>
    <w:rsid w:val="005E6420"/>
    <w:rsid w:val="005F3B04"/>
    <w:rsid w:val="005F62AC"/>
    <w:rsid w:val="005F6717"/>
    <w:rsid w:val="00602823"/>
    <w:rsid w:val="006073E2"/>
    <w:rsid w:val="0060765A"/>
    <w:rsid w:val="006115AC"/>
    <w:rsid w:val="006139EA"/>
    <w:rsid w:val="00613AF6"/>
    <w:rsid w:val="006150C3"/>
    <w:rsid w:val="00615377"/>
    <w:rsid w:val="0061542D"/>
    <w:rsid w:val="00615C53"/>
    <w:rsid w:val="006174D2"/>
    <w:rsid w:val="00617A81"/>
    <w:rsid w:val="006202B1"/>
    <w:rsid w:val="00624B66"/>
    <w:rsid w:val="00624E65"/>
    <w:rsid w:val="00624EF1"/>
    <w:rsid w:val="006306FD"/>
    <w:rsid w:val="00631933"/>
    <w:rsid w:val="0063201F"/>
    <w:rsid w:val="00632C0E"/>
    <w:rsid w:val="00632F8F"/>
    <w:rsid w:val="00635EE7"/>
    <w:rsid w:val="006425AC"/>
    <w:rsid w:val="00642A82"/>
    <w:rsid w:val="00647F2A"/>
    <w:rsid w:val="006508AC"/>
    <w:rsid w:val="00652422"/>
    <w:rsid w:val="00653297"/>
    <w:rsid w:val="00653697"/>
    <w:rsid w:val="00655EBC"/>
    <w:rsid w:val="00657A9C"/>
    <w:rsid w:val="00663684"/>
    <w:rsid w:val="00665E72"/>
    <w:rsid w:val="00665FC8"/>
    <w:rsid w:val="0066667B"/>
    <w:rsid w:val="00666D3B"/>
    <w:rsid w:val="006679A2"/>
    <w:rsid w:val="006705CF"/>
    <w:rsid w:val="0067067E"/>
    <w:rsid w:val="006710B5"/>
    <w:rsid w:val="0067293A"/>
    <w:rsid w:val="00672FE4"/>
    <w:rsid w:val="00675E92"/>
    <w:rsid w:val="0068082F"/>
    <w:rsid w:val="00683A58"/>
    <w:rsid w:val="00685064"/>
    <w:rsid w:val="006850C8"/>
    <w:rsid w:val="006856EA"/>
    <w:rsid w:val="00690BBC"/>
    <w:rsid w:val="0069248A"/>
    <w:rsid w:val="00693C1D"/>
    <w:rsid w:val="00695C4D"/>
    <w:rsid w:val="006A082E"/>
    <w:rsid w:val="006A2566"/>
    <w:rsid w:val="006A5CB9"/>
    <w:rsid w:val="006A6EBE"/>
    <w:rsid w:val="006A796C"/>
    <w:rsid w:val="006B39DA"/>
    <w:rsid w:val="006B7939"/>
    <w:rsid w:val="006C08B9"/>
    <w:rsid w:val="006C12D6"/>
    <w:rsid w:val="006C2246"/>
    <w:rsid w:val="006C4C70"/>
    <w:rsid w:val="006C5C6F"/>
    <w:rsid w:val="006D0B22"/>
    <w:rsid w:val="006D2D1C"/>
    <w:rsid w:val="006D33AE"/>
    <w:rsid w:val="006D35F1"/>
    <w:rsid w:val="006D4BA5"/>
    <w:rsid w:val="006D5078"/>
    <w:rsid w:val="006D741A"/>
    <w:rsid w:val="006D7494"/>
    <w:rsid w:val="006E02B5"/>
    <w:rsid w:val="006E05AC"/>
    <w:rsid w:val="006E26C7"/>
    <w:rsid w:val="006E317D"/>
    <w:rsid w:val="006E4AC7"/>
    <w:rsid w:val="006E4D62"/>
    <w:rsid w:val="006E67FB"/>
    <w:rsid w:val="006E736E"/>
    <w:rsid w:val="006F0138"/>
    <w:rsid w:val="006F0D07"/>
    <w:rsid w:val="006F29A9"/>
    <w:rsid w:val="006F33A2"/>
    <w:rsid w:val="006F4F26"/>
    <w:rsid w:val="006F54DB"/>
    <w:rsid w:val="006F62BA"/>
    <w:rsid w:val="006F7A30"/>
    <w:rsid w:val="007009B1"/>
    <w:rsid w:val="00700F33"/>
    <w:rsid w:val="00701961"/>
    <w:rsid w:val="00701A82"/>
    <w:rsid w:val="00707D6F"/>
    <w:rsid w:val="00715381"/>
    <w:rsid w:val="00723E50"/>
    <w:rsid w:val="007279B3"/>
    <w:rsid w:val="007312E0"/>
    <w:rsid w:val="0073218D"/>
    <w:rsid w:val="00733C4B"/>
    <w:rsid w:val="00735EAD"/>
    <w:rsid w:val="007364DE"/>
    <w:rsid w:val="0073727D"/>
    <w:rsid w:val="00750010"/>
    <w:rsid w:val="007506CC"/>
    <w:rsid w:val="007530C8"/>
    <w:rsid w:val="007544B5"/>
    <w:rsid w:val="00757E22"/>
    <w:rsid w:val="00762A24"/>
    <w:rsid w:val="00763E3A"/>
    <w:rsid w:val="00764D36"/>
    <w:rsid w:val="00765005"/>
    <w:rsid w:val="007650FB"/>
    <w:rsid w:val="00766666"/>
    <w:rsid w:val="007667F0"/>
    <w:rsid w:val="00770FEC"/>
    <w:rsid w:val="00772014"/>
    <w:rsid w:val="00774B59"/>
    <w:rsid w:val="00775590"/>
    <w:rsid w:val="00780AC7"/>
    <w:rsid w:val="00782CA9"/>
    <w:rsid w:val="00783063"/>
    <w:rsid w:val="00785C2E"/>
    <w:rsid w:val="0078603B"/>
    <w:rsid w:val="007908AB"/>
    <w:rsid w:val="007909FF"/>
    <w:rsid w:val="007926CA"/>
    <w:rsid w:val="00796769"/>
    <w:rsid w:val="007968D4"/>
    <w:rsid w:val="007A000C"/>
    <w:rsid w:val="007A333B"/>
    <w:rsid w:val="007A398E"/>
    <w:rsid w:val="007A3F96"/>
    <w:rsid w:val="007A461C"/>
    <w:rsid w:val="007A78A6"/>
    <w:rsid w:val="007B3C0A"/>
    <w:rsid w:val="007B4026"/>
    <w:rsid w:val="007B4A7A"/>
    <w:rsid w:val="007B4BF9"/>
    <w:rsid w:val="007B5EBD"/>
    <w:rsid w:val="007B6EDD"/>
    <w:rsid w:val="007B73D9"/>
    <w:rsid w:val="007B76C0"/>
    <w:rsid w:val="007C0D86"/>
    <w:rsid w:val="007C35EB"/>
    <w:rsid w:val="007C3868"/>
    <w:rsid w:val="007C52F0"/>
    <w:rsid w:val="007C535A"/>
    <w:rsid w:val="007C684F"/>
    <w:rsid w:val="007D4805"/>
    <w:rsid w:val="007D7204"/>
    <w:rsid w:val="007D7A0F"/>
    <w:rsid w:val="007E12BE"/>
    <w:rsid w:val="007E1630"/>
    <w:rsid w:val="007E5310"/>
    <w:rsid w:val="007E6F6F"/>
    <w:rsid w:val="007F5A0A"/>
    <w:rsid w:val="007F65AE"/>
    <w:rsid w:val="007F6AFB"/>
    <w:rsid w:val="008057A9"/>
    <w:rsid w:val="00806B78"/>
    <w:rsid w:val="008070E7"/>
    <w:rsid w:val="0080736B"/>
    <w:rsid w:val="008108E7"/>
    <w:rsid w:val="008112A0"/>
    <w:rsid w:val="0081179C"/>
    <w:rsid w:val="00813420"/>
    <w:rsid w:val="00813DC4"/>
    <w:rsid w:val="00813DF5"/>
    <w:rsid w:val="008151E0"/>
    <w:rsid w:val="00817D08"/>
    <w:rsid w:val="00825F4F"/>
    <w:rsid w:val="00827865"/>
    <w:rsid w:val="008321FC"/>
    <w:rsid w:val="00832C87"/>
    <w:rsid w:val="00833C20"/>
    <w:rsid w:val="008356C0"/>
    <w:rsid w:val="00835799"/>
    <w:rsid w:val="0083755C"/>
    <w:rsid w:val="008416CB"/>
    <w:rsid w:val="00847598"/>
    <w:rsid w:val="00847E3F"/>
    <w:rsid w:val="00850684"/>
    <w:rsid w:val="0085156C"/>
    <w:rsid w:val="008528AD"/>
    <w:rsid w:val="00853845"/>
    <w:rsid w:val="00854079"/>
    <w:rsid w:val="0085481F"/>
    <w:rsid w:val="0085551F"/>
    <w:rsid w:val="0086210E"/>
    <w:rsid w:val="008640EE"/>
    <w:rsid w:val="00864A7F"/>
    <w:rsid w:val="00864CB2"/>
    <w:rsid w:val="008735E2"/>
    <w:rsid w:val="0087468E"/>
    <w:rsid w:val="00876543"/>
    <w:rsid w:val="00876764"/>
    <w:rsid w:val="00881EE8"/>
    <w:rsid w:val="008846BA"/>
    <w:rsid w:val="00885D52"/>
    <w:rsid w:val="00887792"/>
    <w:rsid w:val="00890EFD"/>
    <w:rsid w:val="00894AD4"/>
    <w:rsid w:val="00894D53"/>
    <w:rsid w:val="008979EB"/>
    <w:rsid w:val="008A0985"/>
    <w:rsid w:val="008A10D1"/>
    <w:rsid w:val="008A18DC"/>
    <w:rsid w:val="008A1DFC"/>
    <w:rsid w:val="008A2D4A"/>
    <w:rsid w:val="008A4F7C"/>
    <w:rsid w:val="008A5510"/>
    <w:rsid w:val="008A70A8"/>
    <w:rsid w:val="008B15FA"/>
    <w:rsid w:val="008B2AB9"/>
    <w:rsid w:val="008B33DE"/>
    <w:rsid w:val="008B57CF"/>
    <w:rsid w:val="008B5BD9"/>
    <w:rsid w:val="008B6DB3"/>
    <w:rsid w:val="008C00BD"/>
    <w:rsid w:val="008C368E"/>
    <w:rsid w:val="008C5B35"/>
    <w:rsid w:val="008C60C0"/>
    <w:rsid w:val="008C6442"/>
    <w:rsid w:val="008C73F4"/>
    <w:rsid w:val="008C7620"/>
    <w:rsid w:val="008D26F8"/>
    <w:rsid w:val="008D4671"/>
    <w:rsid w:val="008D5765"/>
    <w:rsid w:val="008D6F77"/>
    <w:rsid w:val="008D6FFF"/>
    <w:rsid w:val="008E0018"/>
    <w:rsid w:val="008E015A"/>
    <w:rsid w:val="008E06DB"/>
    <w:rsid w:val="008E08F4"/>
    <w:rsid w:val="008E1FF0"/>
    <w:rsid w:val="008E384B"/>
    <w:rsid w:val="008E57E9"/>
    <w:rsid w:val="008E61A3"/>
    <w:rsid w:val="008E61EB"/>
    <w:rsid w:val="008E64ED"/>
    <w:rsid w:val="008E7082"/>
    <w:rsid w:val="008E76BD"/>
    <w:rsid w:val="008F395F"/>
    <w:rsid w:val="008F7A48"/>
    <w:rsid w:val="009006C8"/>
    <w:rsid w:val="00902C85"/>
    <w:rsid w:val="00902C9F"/>
    <w:rsid w:val="00903F45"/>
    <w:rsid w:val="00906A12"/>
    <w:rsid w:val="009121C1"/>
    <w:rsid w:val="00914168"/>
    <w:rsid w:val="009146F3"/>
    <w:rsid w:val="0092030A"/>
    <w:rsid w:val="009223FD"/>
    <w:rsid w:val="00922710"/>
    <w:rsid w:val="00922D51"/>
    <w:rsid w:val="00922FCF"/>
    <w:rsid w:val="009231A1"/>
    <w:rsid w:val="00925754"/>
    <w:rsid w:val="009264A3"/>
    <w:rsid w:val="0093090B"/>
    <w:rsid w:val="00930C3D"/>
    <w:rsid w:val="0093131F"/>
    <w:rsid w:val="00933114"/>
    <w:rsid w:val="0093342D"/>
    <w:rsid w:val="0094037C"/>
    <w:rsid w:val="009421A2"/>
    <w:rsid w:val="00945B87"/>
    <w:rsid w:val="00945E50"/>
    <w:rsid w:val="0095179D"/>
    <w:rsid w:val="009533CE"/>
    <w:rsid w:val="00955BAF"/>
    <w:rsid w:val="00956285"/>
    <w:rsid w:val="00963407"/>
    <w:rsid w:val="0096446A"/>
    <w:rsid w:val="00967434"/>
    <w:rsid w:val="00967D9A"/>
    <w:rsid w:val="009732BA"/>
    <w:rsid w:val="00974A2E"/>
    <w:rsid w:val="00974F32"/>
    <w:rsid w:val="00975F7A"/>
    <w:rsid w:val="00980738"/>
    <w:rsid w:val="00980D2A"/>
    <w:rsid w:val="00981D3A"/>
    <w:rsid w:val="00984478"/>
    <w:rsid w:val="0098547C"/>
    <w:rsid w:val="009867E0"/>
    <w:rsid w:val="009942CD"/>
    <w:rsid w:val="00996FFD"/>
    <w:rsid w:val="009A1CB1"/>
    <w:rsid w:val="009A1FDF"/>
    <w:rsid w:val="009A6730"/>
    <w:rsid w:val="009B3261"/>
    <w:rsid w:val="009B3A1B"/>
    <w:rsid w:val="009B3A46"/>
    <w:rsid w:val="009C11CD"/>
    <w:rsid w:val="009C21DD"/>
    <w:rsid w:val="009C520A"/>
    <w:rsid w:val="009C7152"/>
    <w:rsid w:val="009C750C"/>
    <w:rsid w:val="009D042B"/>
    <w:rsid w:val="009D053C"/>
    <w:rsid w:val="009D29D0"/>
    <w:rsid w:val="009D2C66"/>
    <w:rsid w:val="009D3543"/>
    <w:rsid w:val="009D4176"/>
    <w:rsid w:val="009D4AF6"/>
    <w:rsid w:val="009D6769"/>
    <w:rsid w:val="009D69FF"/>
    <w:rsid w:val="009D6E1C"/>
    <w:rsid w:val="009E1250"/>
    <w:rsid w:val="009E67C5"/>
    <w:rsid w:val="009F086B"/>
    <w:rsid w:val="009F1BD8"/>
    <w:rsid w:val="009F219F"/>
    <w:rsid w:val="009F4474"/>
    <w:rsid w:val="009F634D"/>
    <w:rsid w:val="00A0085C"/>
    <w:rsid w:val="00A0102E"/>
    <w:rsid w:val="00A03B9C"/>
    <w:rsid w:val="00A06BB0"/>
    <w:rsid w:val="00A107E3"/>
    <w:rsid w:val="00A12A73"/>
    <w:rsid w:val="00A12F6F"/>
    <w:rsid w:val="00A16F26"/>
    <w:rsid w:val="00A17F06"/>
    <w:rsid w:val="00A2184E"/>
    <w:rsid w:val="00A248E1"/>
    <w:rsid w:val="00A2753A"/>
    <w:rsid w:val="00A31D41"/>
    <w:rsid w:val="00A34C03"/>
    <w:rsid w:val="00A34D03"/>
    <w:rsid w:val="00A35763"/>
    <w:rsid w:val="00A40DC2"/>
    <w:rsid w:val="00A4750D"/>
    <w:rsid w:val="00A50A0E"/>
    <w:rsid w:val="00A50D7B"/>
    <w:rsid w:val="00A52150"/>
    <w:rsid w:val="00A52A94"/>
    <w:rsid w:val="00A57336"/>
    <w:rsid w:val="00A6170E"/>
    <w:rsid w:val="00A638D3"/>
    <w:rsid w:val="00A64AC5"/>
    <w:rsid w:val="00A6551B"/>
    <w:rsid w:val="00A65AAD"/>
    <w:rsid w:val="00A70825"/>
    <w:rsid w:val="00A713B7"/>
    <w:rsid w:val="00A71B96"/>
    <w:rsid w:val="00A74C26"/>
    <w:rsid w:val="00A74C5F"/>
    <w:rsid w:val="00A8241B"/>
    <w:rsid w:val="00A836A1"/>
    <w:rsid w:val="00A83712"/>
    <w:rsid w:val="00A83720"/>
    <w:rsid w:val="00A85346"/>
    <w:rsid w:val="00A85E47"/>
    <w:rsid w:val="00A900DB"/>
    <w:rsid w:val="00A92046"/>
    <w:rsid w:val="00A93B36"/>
    <w:rsid w:val="00A947EC"/>
    <w:rsid w:val="00A948C6"/>
    <w:rsid w:val="00A966A1"/>
    <w:rsid w:val="00AA1C83"/>
    <w:rsid w:val="00AA7057"/>
    <w:rsid w:val="00AB1680"/>
    <w:rsid w:val="00AB2284"/>
    <w:rsid w:val="00AB4D5C"/>
    <w:rsid w:val="00AB55AE"/>
    <w:rsid w:val="00AB6003"/>
    <w:rsid w:val="00AB6D50"/>
    <w:rsid w:val="00AC09DE"/>
    <w:rsid w:val="00AC375E"/>
    <w:rsid w:val="00AC4989"/>
    <w:rsid w:val="00AC4E55"/>
    <w:rsid w:val="00AC6D9B"/>
    <w:rsid w:val="00AD094C"/>
    <w:rsid w:val="00AD24C8"/>
    <w:rsid w:val="00AD26E1"/>
    <w:rsid w:val="00AD3BA0"/>
    <w:rsid w:val="00AD4CE3"/>
    <w:rsid w:val="00AD5509"/>
    <w:rsid w:val="00AD5BC0"/>
    <w:rsid w:val="00AD622B"/>
    <w:rsid w:val="00AE049B"/>
    <w:rsid w:val="00AE0DED"/>
    <w:rsid w:val="00AF00ED"/>
    <w:rsid w:val="00AF026B"/>
    <w:rsid w:val="00AF3713"/>
    <w:rsid w:val="00AF4596"/>
    <w:rsid w:val="00B004BF"/>
    <w:rsid w:val="00B0090D"/>
    <w:rsid w:val="00B01225"/>
    <w:rsid w:val="00B02B86"/>
    <w:rsid w:val="00B05540"/>
    <w:rsid w:val="00B05DC2"/>
    <w:rsid w:val="00B12403"/>
    <w:rsid w:val="00B14CEA"/>
    <w:rsid w:val="00B206E7"/>
    <w:rsid w:val="00B2563C"/>
    <w:rsid w:val="00B30768"/>
    <w:rsid w:val="00B32DFC"/>
    <w:rsid w:val="00B35C5E"/>
    <w:rsid w:val="00B416D5"/>
    <w:rsid w:val="00B4214F"/>
    <w:rsid w:val="00B42C73"/>
    <w:rsid w:val="00B507A2"/>
    <w:rsid w:val="00B5114B"/>
    <w:rsid w:val="00B51EBE"/>
    <w:rsid w:val="00B528FE"/>
    <w:rsid w:val="00B62727"/>
    <w:rsid w:val="00B6301A"/>
    <w:rsid w:val="00B704F9"/>
    <w:rsid w:val="00B7098D"/>
    <w:rsid w:val="00B71B42"/>
    <w:rsid w:val="00B73F56"/>
    <w:rsid w:val="00B743ED"/>
    <w:rsid w:val="00B75E1A"/>
    <w:rsid w:val="00B81C68"/>
    <w:rsid w:val="00B82231"/>
    <w:rsid w:val="00B82C7F"/>
    <w:rsid w:val="00B84B89"/>
    <w:rsid w:val="00B84DDE"/>
    <w:rsid w:val="00B90E56"/>
    <w:rsid w:val="00B97709"/>
    <w:rsid w:val="00BA0C6C"/>
    <w:rsid w:val="00BB2863"/>
    <w:rsid w:val="00BB3ACC"/>
    <w:rsid w:val="00BB6C53"/>
    <w:rsid w:val="00BC00EF"/>
    <w:rsid w:val="00BC44A3"/>
    <w:rsid w:val="00BC51E9"/>
    <w:rsid w:val="00BC6055"/>
    <w:rsid w:val="00BC6100"/>
    <w:rsid w:val="00BC6F9C"/>
    <w:rsid w:val="00BC72BE"/>
    <w:rsid w:val="00BD533C"/>
    <w:rsid w:val="00BD53AF"/>
    <w:rsid w:val="00BD6F21"/>
    <w:rsid w:val="00BD7777"/>
    <w:rsid w:val="00BE1C41"/>
    <w:rsid w:val="00BE2242"/>
    <w:rsid w:val="00BE2DE0"/>
    <w:rsid w:val="00BE5407"/>
    <w:rsid w:val="00BE68B3"/>
    <w:rsid w:val="00BF3711"/>
    <w:rsid w:val="00BF4990"/>
    <w:rsid w:val="00BF52F5"/>
    <w:rsid w:val="00BF57F0"/>
    <w:rsid w:val="00BF71DA"/>
    <w:rsid w:val="00BF72A2"/>
    <w:rsid w:val="00C00B6D"/>
    <w:rsid w:val="00C00E8D"/>
    <w:rsid w:val="00C01F79"/>
    <w:rsid w:val="00C130A8"/>
    <w:rsid w:val="00C13BB6"/>
    <w:rsid w:val="00C13C51"/>
    <w:rsid w:val="00C1620E"/>
    <w:rsid w:val="00C17080"/>
    <w:rsid w:val="00C172E6"/>
    <w:rsid w:val="00C17595"/>
    <w:rsid w:val="00C2135F"/>
    <w:rsid w:val="00C2499F"/>
    <w:rsid w:val="00C254DF"/>
    <w:rsid w:val="00C25B5A"/>
    <w:rsid w:val="00C25E4D"/>
    <w:rsid w:val="00C2640E"/>
    <w:rsid w:val="00C26FD1"/>
    <w:rsid w:val="00C301FC"/>
    <w:rsid w:val="00C33563"/>
    <w:rsid w:val="00C3401A"/>
    <w:rsid w:val="00C3571E"/>
    <w:rsid w:val="00C366E7"/>
    <w:rsid w:val="00C4623B"/>
    <w:rsid w:val="00C47F70"/>
    <w:rsid w:val="00C528E4"/>
    <w:rsid w:val="00C54710"/>
    <w:rsid w:val="00C56352"/>
    <w:rsid w:val="00C563B4"/>
    <w:rsid w:val="00C5687B"/>
    <w:rsid w:val="00C576C8"/>
    <w:rsid w:val="00C609DE"/>
    <w:rsid w:val="00C60A25"/>
    <w:rsid w:val="00C61AEF"/>
    <w:rsid w:val="00C6294D"/>
    <w:rsid w:val="00C70A4F"/>
    <w:rsid w:val="00C726E8"/>
    <w:rsid w:val="00C728A0"/>
    <w:rsid w:val="00C742BD"/>
    <w:rsid w:val="00C74379"/>
    <w:rsid w:val="00C762C5"/>
    <w:rsid w:val="00C77BE9"/>
    <w:rsid w:val="00C80324"/>
    <w:rsid w:val="00C80624"/>
    <w:rsid w:val="00C81FC3"/>
    <w:rsid w:val="00C836C3"/>
    <w:rsid w:val="00C84205"/>
    <w:rsid w:val="00C91A55"/>
    <w:rsid w:val="00C92811"/>
    <w:rsid w:val="00C94582"/>
    <w:rsid w:val="00CA658E"/>
    <w:rsid w:val="00CB00FB"/>
    <w:rsid w:val="00CB2033"/>
    <w:rsid w:val="00CB3DD3"/>
    <w:rsid w:val="00CB4360"/>
    <w:rsid w:val="00CB49E0"/>
    <w:rsid w:val="00CC03EB"/>
    <w:rsid w:val="00CC0EB2"/>
    <w:rsid w:val="00CC1936"/>
    <w:rsid w:val="00CC4E1E"/>
    <w:rsid w:val="00CC5503"/>
    <w:rsid w:val="00CC5E5C"/>
    <w:rsid w:val="00CC5FA0"/>
    <w:rsid w:val="00CD006F"/>
    <w:rsid w:val="00CD0190"/>
    <w:rsid w:val="00CD2C9C"/>
    <w:rsid w:val="00CD4499"/>
    <w:rsid w:val="00CD4793"/>
    <w:rsid w:val="00CD5FBA"/>
    <w:rsid w:val="00CD646D"/>
    <w:rsid w:val="00CD67CE"/>
    <w:rsid w:val="00CD7B06"/>
    <w:rsid w:val="00CD7F4F"/>
    <w:rsid w:val="00CE1983"/>
    <w:rsid w:val="00CE3BE8"/>
    <w:rsid w:val="00CE58F1"/>
    <w:rsid w:val="00CE5C81"/>
    <w:rsid w:val="00CE5EA4"/>
    <w:rsid w:val="00CE63A8"/>
    <w:rsid w:val="00CF1C83"/>
    <w:rsid w:val="00CF301A"/>
    <w:rsid w:val="00CF419C"/>
    <w:rsid w:val="00CF5C34"/>
    <w:rsid w:val="00D003D9"/>
    <w:rsid w:val="00D029CA"/>
    <w:rsid w:val="00D03DC5"/>
    <w:rsid w:val="00D0554B"/>
    <w:rsid w:val="00D10AF4"/>
    <w:rsid w:val="00D12670"/>
    <w:rsid w:val="00D12A35"/>
    <w:rsid w:val="00D146B0"/>
    <w:rsid w:val="00D17613"/>
    <w:rsid w:val="00D17807"/>
    <w:rsid w:val="00D214FD"/>
    <w:rsid w:val="00D24095"/>
    <w:rsid w:val="00D24622"/>
    <w:rsid w:val="00D27988"/>
    <w:rsid w:val="00D27E3A"/>
    <w:rsid w:val="00D34221"/>
    <w:rsid w:val="00D346A7"/>
    <w:rsid w:val="00D348DA"/>
    <w:rsid w:val="00D35299"/>
    <w:rsid w:val="00D37078"/>
    <w:rsid w:val="00D40D6F"/>
    <w:rsid w:val="00D41F47"/>
    <w:rsid w:val="00D42EB3"/>
    <w:rsid w:val="00D4313E"/>
    <w:rsid w:val="00D448CE"/>
    <w:rsid w:val="00D46CF6"/>
    <w:rsid w:val="00D47E7C"/>
    <w:rsid w:val="00D52545"/>
    <w:rsid w:val="00D52F35"/>
    <w:rsid w:val="00D53A19"/>
    <w:rsid w:val="00D54EAA"/>
    <w:rsid w:val="00D57AC9"/>
    <w:rsid w:val="00D57BE5"/>
    <w:rsid w:val="00D57C0B"/>
    <w:rsid w:val="00D611C2"/>
    <w:rsid w:val="00D61D8E"/>
    <w:rsid w:val="00D62351"/>
    <w:rsid w:val="00D708B6"/>
    <w:rsid w:val="00D731FB"/>
    <w:rsid w:val="00D749F0"/>
    <w:rsid w:val="00D756B0"/>
    <w:rsid w:val="00D75EFF"/>
    <w:rsid w:val="00D77850"/>
    <w:rsid w:val="00D80615"/>
    <w:rsid w:val="00D83326"/>
    <w:rsid w:val="00D835F9"/>
    <w:rsid w:val="00D85467"/>
    <w:rsid w:val="00D862E6"/>
    <w:rsid w:val="00D86467"/>
    <w:rsid w:val="00D867D3"/>
    <w:rsid w:val="00D87C8F"/>
    <w:rsid w:val="00D901ED"/>
    <w:rsid w:val="00D92122"/>
    <w:rsid w:val="00D92F42"/>
    <w:rsid w:val="00D93A53"/>
    <w:rsid w:val="00D93CC2"/>
    <w:rsid w:val="00D9433F"/>
    <w:rsid w:val="00D945C9"/>
    <w:rsid w:val="00D94A70"/>
    <w:rsid w:val="00DA11CF"/>
    <w:rsid w:val="00DA1C1B"/>
    <w:rsid w:val="00DA2B11"/>
    <w:rsid w:val="00DA2B1D"/>
    <w:rsid w:val="00DA32AF"/>
    <w:rsid w:val="00DA3C97"/>
    <w:rsid w:val="00DA3EC8"/>
    <w:rsid w:val="00DA4547"/>
    <w:rsid w:val="00DA4F5E"/>
    <w:rsid w:val="00DB2D94"/>
    <w:rsid w:val="00DB7E5B"/>
    <w:rsid w:val="00DC36E2"/>
    <w:rsid w:val="00DC3CBC"/>
    <w:rsid w:val="00DC5782"/>
    <w:rsid w:val="00DC5816"/>
    <w:rsid w:val="00DC67E1"/>
    <w:rsid w:val="00DC6F6E"/>
    <w:rsid w:val="00DD012D"/>
    <w:rsid w:val="00DD0136"/>
    <w:rsid w:val="00DD1764"/>
    <w:rsid w:val="00DD1EF3"/>
    <w:rsid w:val="00DD3C0D"/>
    <w:rsid w:val="00DD441C"/>
    <w:rsid w:val="00DE31F6"/>
    <w:rsid w:val="00DE66B8"/>
    <w:rsid w:val="00DE6B68"/>
    <w:rsid w:val="00DF0747"/>
    <w:rsid w:val="00DF1573"/>
    <w:rsid w:val="00DF41BA"/>
    <w:rsid w:val="00DF4847"/>
    <w:rsid w:val="00DF4C31"/>
    <w:rsid w:val="00DF5C68"/>
    <w:rsid w:val="00DF6498"/>
    <w:rsid w:val="00DF7AF6"/>
    <w:rsid w:val="00E01982"/>
    <w:rsid w:val="00E0324B"/>
    <w:rsid w:val="00E06EFD"/>
    <w:rsid w:val="00E10FAC"/>
    <w:rsid w:val="00E15365"/>
    <w:rsid w:val="00E1668C"/>
    <w:rsid w:val="00E20440"/>
    <w:rsid w:val="00E24789"/>
    <w:rsid w:val="00E24983"/>
    <w:rsid w:val="00E33E9B"/>
    <w:rsid w:val="00E35968"/>
    <w:rsid w:val="00E36489"/>
    <w:rsid w:val="00E37D2D"/>
    <w:rsid w:val="00E430A8"/>
    <w:rsid w:val="00E43E55"/>
    <w:rsid w:val="00E43EF6"/>
    <w:rsid w:val="00E4541C"/>
    <w:rsid w:val="00E469B7"/>
    <w:rsid w:val="00E47040"/>
    <w:rsid w:val="00E50EAD"/>
    <w:rsid w:val="00E535E8"/>
    <w:rsid w:val="00E53B19"/>
    <w:rsid w:val="00E57CC2"/>
    <w:rsid w:val="00E57D21"/>
    <w:rsid w:val="00E61257"/>
    <w:rsid w:val="00E6342D"/>
    <w:rsid w:val="00E636A8"/>
    <w:rsid w:val="00E64B49"/>
    <w:rsid w:val="00E6678A"/>
    <w:rsid w:val="00E70336"/>
    <w:rsid w:val="00E70389"/>
    <w:rsid w:val="00E70458"/>
    <w:rsid w:val="00E7149A"/>
    <w:rsid w:val="00E76BD9"/>
    <w:rsid w:val="00E81AEE"/>
    <w:rsid w:val="00E83BBD"/>
    <w:rsid w:val="00E87840"/>
    <w:rsid w:val="00E9234E"/>
    <w:rsid w:val="00E93A8F"/>
    <w:rsid w:val="00E96B11"/>
    <w:rsid w:val="00E9778A"/>
    <w:rsid w:val="00E97834"/>
    <w:rsid w:val="00E97C94"/>
    <w:rsid w:val="00EA083E"/>
    <w:rsid w:val="00EA1D19"/>
    <w:rsid w:val="00EA43BB"/>
    <w:rsid w:val="00EA5B70"/>
    <w:rsid w:val="00EA69A4"/>
    <w:rsid w:val="00EB081C"/>
    <w:rsid w:val="00EB0F58"/>
    <w:rsid w:val="00EB28AF"/>
    <w:rsid w:val="00EB68AC"/>
    <w:rsid w:val="00EB7354"/>
    <w:rsid w:val="00EC0808"/>
    <w:rsid w:val="00EC19A6"/>
    <w:rsid w:val="00EC29DC"/>
    <w:rsid w:val="00EC6266"/>
    <w:rsid w:val="00EC7055"/>
    <w:rsid w:val="00EC7CB4"/>
    <w:rsid w:val="00ED179D"/>
    <w:rsid w:val="00ED5A86"/>
    <w:rsid w:val="00ED5C00"/>
    <w:rsid w:val="00ED7CA8"/>
    <w:rsid w:val="00EE2410"/>
    <w:rsid w:val="00EF041D"/>
    <w:rsid w:val="00EF1492"/>
    <w:rsid w:val="00EF2056"/>
    <w:rsid w:val="00EF50CB"/>
    <w:rsid w:val="00F00D28"/>
    <w:rsid w:val="00F00F3C"/>
    <w:rsid w:val="00F03377"/>
    <w:rsid w:val="00F03D3A"/>
    <w:rsid w:val="00F049A1"/>
    <w:rsid w:val="00F110AA"/>
    <w:rsid w:val="00F11BB8"/>
    <w:rsid w:val="00F135D3"/>
    <w:rsid w:val="00F13DF4"/>
    <w:rsid w:val="00F13E16"/>
    <w:rsid w:val="00F2176C"/>
    <w:rsid w:val="00F2396A"/>
    <w:rsid w:val="00F25A16"/>
    <w:rsid w:val="00F2647C"/>
    <w:rsid w:val="00F3165B"/>
    <w:rsid w:val="00F3290C"/>
    <w:rsid w:val="00F3322E"/>
    <w:rsid w:val="00F3412D"/>
    <w:rsid w:val="00F352BF"/>
    <w:rsid w:val="00F35996"/>
    <w:rsid w:val="00F36B8A"/>
    <w:rsid w:val="00F37BD0"/>
    <w:rsid w:val="00F42781"/>
    <w:rsid w:val="00F44B08"/>
    <w:rsid w:val="00F45AB1"/>
    <w:rsid w:val="00F4659D"/>
    <w:rsid w:val="00F50E8D"/>
    <w:rsid w:val="00F53FE5"/>
    <w:rsid w:val="00F55370"/>
    <w:rsid w:val="00F559CF"/>
    <w:rsid w:val="00F56D95"/>
    <w:rsid w:val="00F6122D"/>
    <w:rsid w:val="00F62084"/>
    <w:rsid w:val="00F63BFD"/>
    <w:rsid w:val="00F65D28"/>
    <w:rsid w:val="00F723BE"/>
    <w:rsid w:val="00F72BC9"/>
    <w:rsid w:val="00F75EC9"/>
    <w:rsid w:val="00F8101C"/>
    <w:rsid w:val="00F85027"/>
    <w:rsid w:val="00F85072"/>
    <w:rsid w:val="00F8595C"/>
    <w:rsid w:val="00F86910"/>
    <w:rsid w:val="00F87B5B"/>
    <w:rsid w:val="00F9189E"/>
    <w:rsid w:val="00F91B6F"/>
    <w:rsid w:val="00F92DEA"/>
    <w:rsid w:val="00F9419D"/>
    <w:rsid w:val="00F945F7"/>
    <w:rsid w:val="00F976D0"/>
    <w:rsid w:val="00FA0926"/>
    <w:rsid w:val="00FA13F2"/>
    <w:rsid w:val="00FA2014"/>
    <w:rsid w:val="00FA3624"/>
    <w:rsid w:val="00FA427B"/>
    <w:rsid w:val="00FA717A"/>
    <w:rsid w:val="00FB6519"/>
    <w:rsid w:val="00FC155D"/>
    <w:rsid w:val="00FC1890"/>
    <w:rsid w:val="00FC2B8E"/>
    <w:rsid w:val="00FC2D8C"/>
    <w:rsid w:val="00FC5B78"/>
    <w:rsid w:val="00FC7775"/>
    <w:rsid w:val="00FD281C"/>
    <w:rsid w:val="00FD578B"/>
    <w:rsid w:val="00FD72BE"/>
    <w:rsid w:val="00FE1D77"/>
    <w:rsid w:val="00FE2A5F"/>
    <w:rsid w:val="00FE2A77"/>
    <w:rsid w:val="00FE502D"/>
    <w:rsid w:val="00FE606F"/>
    <w:rsid w:val="00FE684C"/>
    <w:rsid w:val="00FF03FD"/>
    <w:rsid w:val="00FF05BD"/>
    <w:rsid w:val="00FF0D4C"/>
    <w:rsid w:val="00FF2955"/>
    <w:rsid w:val="00FF3324"/>
    <w:rsid w:val="00FF4251"/>
    <w:rsid w:val="00FF433B"/>
    <w:rsid w:val="00FF46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632C0E"/>
    <w:pPr>
      <w:ind w:firstLine="720"/>
    </w:pPr>
  </w:style>
  <w:style w:type="paragraph" w:customStyle="1" w:styleId="Thesissubheading">
    <w:name w:val="Thesis subheading"/>
    <w:basedOn w:val="Heading3"/>
    <w:qFormat/>
    <w:rsid w:val="005579D1"/>
    <w:pPr>
      <w:spacing w:before="200"/>
    </w:pPr>
    <w:rPr>
      <w:rFonts w:ascii="Times New Roman" w:hAnsi="Times New Roman" w:cs="Times New Roman"/>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 w:type="character" w:styleId="Hyperlink">
    <w:name w:val="Hyperlink"/>
    <w:basedOn w:val="DefaultParagraphFont"/>
    <w:uiPriority w:val="99"/>
    <w:unhideWhenUsed/>
    <w:rsid w:val="00A248E1"/>
    <w:rPr>
      <w:color w:val="0000FF"/>
      <w:u w:val="single"/>
    </w:rPr>
  </w:style>
  <w:style w:type="paragraph" w:styleId="NormalWeb">
    <w:name w:val="Normal (Web)"/>
    <w:basedOn w:val="Normal"/>
    <w:uiPriority w:val="99"/>
    <w:semiHidden/>
    <w:unhideWhenUsed/>
    <w:rsid w:val="00C3571E"/>
    <w:pPr>
      <w:spacing w:before="100" w:beforeAutospacing="1" w:after="100" w:afterAutospacing="1"/>
    </w:pPr>
    <w:rPr>
      <w:rFonts w:eastAsia="Times New Roman" w:cs="Times New Roman"/>
      <w:lang w:val="en-AU"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607961">
      <w:bodyDiv w:val="1"/>
      <w:marLeft w:val="0"/>
      <w:marRight w:val="0"/>
      <w:marTop w:val="0"/>
      <w:marBottom w:val="0"/>
      <w:divBdr>
        <w:top w:val="none" w:sz="0" w:space="0" w:color="auto"/>
        <w:left w:val="none" w:sz="0" w:space="0" w:color="auto"/>
        <w:bottom w:val="none" w:sz="0" w:space="0" w:color="auto"/>
        <w:right w:val="none" w:sz="0" w:space="0" w:color="auto"/>
      </w:divBdr>
    </w:div>
    <w:div w:id="140851900">
      <w:bodyDiv w:val="1"/>
      <w:marLeft w:val="0"/>
      <w:marRight w:val="0"/>
      <w:marTop w:val="0"/>
      <w:marBottom w:val="0"/>
      <w:divBdr>
        <w:top w:val="none" w:sz="0" w:space="0" w:color="auto"/>
        <w:left w:val="none" w:sz="0" w:space="0" w:color="auto"/>
        <w:bottom w:val="none" w:sz="0" w:space="0" w:color="auto"/>
        <w:right w:val="none" w:sz="0" w:space="0" w:color="auto"/>
      </w:divBdr>
      <w:divsChild>
        <w:div w:id="66534554">
          <w:marLeft w:val="0"/>
          <w:marRight w:val="0"/>
          <w:marTop w:val="0"/>
          <w:marBottom w:val="0"/>
          <w:divBdr>
            <w:top w:val="none" w:sz="0" w:space="0" w:color="auto"/>
            <w:left w:val="none" w:sz="0" w:space="0" w:color="auto"/>
            <w:bottom w:val="none" w:sz="0" w:space="0" w:color="auto"/>
            <w:right w:val="none" w:sz="0" w:space="0" w:color="auto"/>
          </w:divBdr>
          <w:divsChild>
            <w:div w:id="2069842259">
              <w:marLeft w:val="0"/>
              <w:marRight w:val="0"/>
              <w:marTop w:val="0"/>
              <w:marBottom w:val="0"/>
              <w:divBdr>
                <w:top w:val="none" w:sz="0" w:space="0" w:color="auto"/>
                <w:left w:val="none" w:sz="0" w:space="0" w:color="auto"/>
                <w:bottom w:val="none" w:sz="0" w:space="0" w:color="auto"/>
                <w:right w:val="none" w:sz="0" w:space="0" w:color="auto"/>
              </w:divBdr>
              <w:divsChild>
                <w:div w:id="2806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736561281">
      <w:bodyDiv w:val="1"/>
      <w:marLeft w:val="0"/>
      <w:marRight w:val="0"/>
      <w:marTop w:val="0"/>
      <w:marBottom w:val="0"/>
      <w:divBdr>
        <w:top w:val="none" w:sz="0" w:space="0" w:color="auto"/>
        <w:left w:val="none" w:sz="0" w:space="0" w:color="auto"/>
        <w:bottom w:val="none" w:sz="0" w:space="0" w:color="auto"/>
        <w:right w:val="none" w:sz="0" w:space="0" w:color="auto"/>
      </w:divBdr>
      <w:divsChild>
        <w:div w:id="1799030178">
          <w:marLeft w:val="0"/>
          <w:marRight w:val="0"/>
          <w:marTop w:val="0"/>
          <w:marBottom w:val="0"/>
          <w:divBdr>
            <w:top w:val="none" w:sz="0" w:space="0" w:color="auto"/>
            <w:left w:val="none" w:sz="0" w:space="0" w:color="auto"/>
            <w:bottom w:val="none" w:sz="0" w:space="0" w:color="auto"/>
            <w:right w:val="none" w:sz="0" w:space="0" w:color="auto"/>
          </w:divBdr>
          <w:divsChild>
            <w:div w:id="1507087095">
              <w:marLeft w:val="0"/>
              <w:marRight w:val="0"/>
              <w:marTop w:val="0"/>
              <w:marBottom w:val="0"/>
              <w:divBdr>
                <w:top w:val="none" w:sz="0" w:space="0" w:color="auto"/>
                <w:left w:val="none" w:sz="0" w:space="0" w:color="auto"/>
                <w:bottom w:val="none" w:sz="0" w:space="0" w:color="auto"/>
                <w:right w:val="none" w:sz="0" w:space="0" w:color="auto"/>
              </w:divBdr>
              <w:divsChild>
                <w:div w:id="18228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404806">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978532065">
      <w:bodyDiv w:val="1"/>
      <w:marLeft w:val="0"/>
      <w:marRight w:val="0"/>
      <w:marTop w:val="0"/>
      <w:marBottom w:val="0"/>
      <w:divBdr>
        <w:top w:val="none" w:sz="0" w:space="0" w:color="auto"/>
        <w:left w:val="none" w:sz="0" w:space="0" w:color="auto"/>
        <w:bottom w:val="none" w:sz="0" w:space="0" w:color="auto"/>
        <w:right w:val="none" w:sz="0" w:space="0" w:color="auto"/>
      </w:divBdr>
      <w:divsChild>
        <w:div w:id="22680399">
          <w:marLeft w:val="0"/>
          <w:marRight w:val="0"/>
          <w:marTop w:val="0"/>
          <w:marBottom w:val="0"/>
          <w:divBdr>
            <w:top w:val="none" w:sz="0" w:space="0" w:color="auto"/>
            <w:left w:val="none" w:sz="0" w:space="0" w:color="auto"/>
            <w:bottom w:val="none" w:sz="0" w:space="0" w:color="auto"/>
            <w:right w:val="none" w:sz="0" w:space="0" w:color="auto"/>
          </w:divBdr>
          <w:divsChild>
            <w:div w:id="805317215">
              <w:marLeft w:val="0"/>
              <w:marRight w:val="0"/>
              <w:marTop w:val="0"/>
              <w:marBottom w:val="0"/>
              <w:divBdr>
                <w:top w:val="none" w:sz="0" w:space="0" w:color="auto"/>
                <w:left w:val="none" w:sz="0" w:space="0" w:color="auto"/>
                <w:bottom w:val="none" w:sz="0" w:space="0" w:color="auto"/>
                <w:right w:val="none" w:sz="0" w:space="0" w:color="auto"/>
              </w:divBdr>
              <w:divsChild>
                <w:div w:id="12003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996843">
      <w:bodyDiv w:val="1"/>
      <w:marLeft w:val="0"/>
      <w:marRight w:val="0"/>
      <w:marTop w:val="0"/>
      <w:marBottom w:val="0"/>
      <w:divBdr>
        <w:top w:val="none" w:sz="0" w:space="0" w:color="auto"/>
        <w:left w:val="none" w:sz="0" w:space="0" w:color="auto"/>
        <w:bottom w:val="none" w:sz="0" w:space="0" w:color="auto"/>
        <w:right w:val="none" w:sz="0" w:space="0" w:color="auto"/>
      </w:divBdr>
      <w:divsChild>
        <w:div w:id="736635031">
          <w:marLeft w:val="0"/>
          <w:marRight w:val="0"/>
          <w:marTop w:val="0"/>
          <w:marBottom w:val="0"/>
          <w:divBdr>
            <w:top w:val="none" w:sz="0" w:space="0" w:color="auto"/>
            <w:left w:val="none" w:sz="0" w:space="0" w:color="auto"/>
            <w:bottom w:val="none" w:sz="0" w:space="0" w:color="auto"/>
            <w:right w:val="none" w:sz="0" w:space="0" w:color="auto"/>
          </w:divBdr>
          <w:divsChild>
            <w:div w:id="1817911499">
              <w:marLeft w:val="0"/>
              <w:marRight w:val="0"/>
              <w:marTop w:val="0"/>
              <w:marBottom w:val="0"/>
              <w:divBdr>
                <w:top w:val="none" w:sz="0" w:space="0" w:color="auto"/>
                <w:left w:val="none" w:sz="0" w:space="0" w:color="auto"/>
                <w:bottom w:val="none" w:sz="0" w:space="0" w:color="auto"/>
                <w:right w:val="none" w:sz="0" w:space="0" w:color="auto"/>
              </w:divBdr>
              <w:divsChild>
                <w:div w:id="155696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564270">
      <w:bodyDiv w:val="1"/>
      <w:marLeft w:val="0"/>
      <w:marRight w:val="0"/>
      <w:marTop w:val="0"/>
      <w:marBottom w:val="0"/>
      <w:divBdr>
        <w:top w:val="none" w:sz="0" w:space="0" w:color="auto"/>
        <w:left w:val="none" w:sz="0" w:space="0" w:color="auto"/>
        <w:bottom w:val="none" w:sz="0" w:space="0" w:color="auto"/>
        <w:right w:val="none" w:sz="0" w:space="0" w:color="auto"/>
      </w:divBdr>
      <w:divsChild>
        <w:div w:id="31655668">
          <w:marLeft w:val="0"/>
          <w:marRight w:val="0"/>
          <w:marTop w:val="0"/>
          <w:marBottom w:val="0"/>
          <w:divBdr>
            <w:top w:val="none" w:sz="0" w:space="0" w:color="auto"/>
            <w:left w:val="none" w:sz="0" w:space="0" w:color="auto"/>
            <w:bottom w:val="none" w:sz="0" w:space="0" w:color="auto"/>
            <w:right w:val="none" w:sz="0" w:space="0" w:color="auto"/>
          </w:divBdr>
          <w:divsChild>
            <w:div w:id="791633656">
              <w:marLeft w:val="0"/>
              <w:marRight w:val="0"/>
              <w:marTop w:val="0"/>
              <w:marBottom w:val="0"/>
              <w:divBdr>
                <w:top w:val="none" w:sz="0" w:space="0" w:color="auto"/>
                <w:left w:val="none" w:sz="0" w:space="0" w:color="auto"/>
                <w:bottom w:val="none" w:sz="0" w:space="0" w:color="auto"/>
                <w:right w:val="none" w:sz="0" w:space="0" w:color="auto"/>
              </w:divBdr>
              <w:divsChild>
                <w:div w:id="32343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 w:id="1620644532">
      <w:bodyDiv w:val="1"/>
      <w:marLeft w:val="0"/>
      <w:marRight w:val="0"/>
      <w:marTop w:val="0"/>
      <w:marBottom w:val="0"/>
      <w:divBdr>
        <w:top w:val="none" w:sz="0" w:space="0" w:color="auto"/>
        <w:left w:val="none" w:sz="0" w:space="0" w:color="auto"/>
        <w:bottom w:val="none" w:sz="0" w:space="0" w:color="auto"/>
        <w:right w:val="none" w:sz="0" w:space="0" w:color="auto"/>
      </w:divBdr>
      <w:divsChild>
        <w:div w:id="1973516285">
          <w:marLeft w:val="0"/>
          <w:marRight w:val="0"/>
          <w:marTop w:val="0"/>
          <w:marBottom w:val="0"/>
          <w:divBdr>
            <w:top w:val="none" w:sz="0" w:space="0" w:color="auto"/>
            <w:left w:val="none" w:sz="0" w:space="0" w:color="auto"/>
            <w:bottom w:val="none" w:sz="0" w:space="0" w:color="auto"/>
            <w:right w:val="none" w:sz="0" w:space="0" w:color="auto"/>
          </w:divBdr>
          <w:divsChild>
            <w:div w:id="2122719397">
              <w:marLeft w:val="0"/>
              <w:marRight w:val="0"/>
              <w:marTop w:val="0"/>
              <w:marBottom w:val="0"/>
              <w:divBdr>
                <w:top w:val="none" w:sz="0" w:space="0" w:color="auto"/>
                <w:left w:val="none" w:sz="0" w:space="0" w:color="auto"/>
                <w:bottom w:val="none" w:sz="0" w:space="0" w:color="auto"/>
                <w:right w:val="none" w:sz="0" w:space="0" w:color="auto"/>
              </w:divBdr>
              <w:divsChild>
                <w:div w:id="938220783">
                  <w:marLeft w:val="0"/>
                  <w:marRight w:val="0"/>
                  <w:marTop w:val="0"/>
                  <w:marBottom w:val="0"/>
                  <w:divBdr>
                    <w:top w:val="none" w:sz="0" w:space="0" w:color="auto"/>
                    <w:left w:val="none" w:sz="0" w:space="0" w:color="auto"/>
                    <w:bottom w:val="none" w:sz="0" w:space="0" w:color="auto"/>
                    <w:right w:val="none" w:sz="0" w:space="0" w:color="auto"/>
                  </w:divBdr>
                  <w:divsChild>
                    <w:div w:id="21011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368183">
      <w:bodyDiv w:val="1"/>
      <w:marLeft w:val="0"/>
      <w:marRight w:val="0"/>
      <w:marTop w:val="0"/>
      <w:marBottom w:val="0"/>
      <w:divBdr>
        <w:top w:val="none" w:sz="0" w:space="0" w:color="auto"/>
        <w:left w:val="none" w:sz="0" w:space="0" w:color="auto"/>
        <w:bottom w:val="none" w:sz="0" w:space="0" w:color="auto"/>
        <w:right w:val="none" w:sz="0" w:space="0" w:color="auto"/>
      </w:divBdr>
      <w:divsChild>
        <w:div w:id="399638941">
          <w:marLeft w:val="0"/>
          <w:marRight w:val="0"/>
          <w:marTop w:val="0"/>
          <w:marBottom w:val="0"/>
          <w:divBdr>
            <w:top w:val="none" w:sz="0" w:space="0" w:color="auto"/>
            <w:left w:val="none" w:sz="0" w:space="0" w:color="auto"/>
            <w:bottom w:val="none" w:sz="0" w:space="0" w:color="auto"/>
            <w:right w:val="none" w:sz="0" w:space="0" w:color="auto"/>
          </w:divBdr>
          <w:divsChild>
            <w:div w:id="29693914">
              <w:marLeft w:val="0"/>
              <w:marRight w:val="0"/>
              <w:marTop w:val="0"/>
              <w:marBottom w:val="0"/>
              <w:divBdr>
                <w:top w:val="none" w:sz="0" w:space="0" w:color="auto"/>
                <w:left w:val="none" w:sz="0" w:space="0" w:color="auto"/>
                <w:bottom w:val="none" w:sz="0" w:space="0" w:color="auto"/>
                <w:right w:val="none" w:sz="0" w:space="0" w:color="auto"/>
              </w:divBdr>
              <w:divsChild>
                <w:div w:id="138648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469110">
      <w:bodyDiv w:val="1"/>
      <w:marLeft w:val="0"/>
      <w:marRight w:val="0"/>
      <w:marTop w:val="0"/>
      <w:marBottom w:val="0"/>
      <w:divBdr>
        <w:top w:val="none" w:sz="0" w:space="0" w:color="auto"/>
        <w:left w:val="none" w:sz="0" w:space="0" w:color="auto"/>
        <w:bottom w:val="none" w:sz="0" w:space="0" w:color="auto"/>
        <w:right w:val="none" w:sz="0" w:space="0" w:color="auto"/>
      </w:divBdr>
      <w:divsChild>
        <w:div w:id="73866739">
          <w:marLeft w:val="0"/>
          <w:marRight w:val="0"/>
          <w:marTop w:val="0"/>
          <w:marBottom w:val="0"/>
          <w:divBdr>
            <w:top w:val="none" w:sz="0" w:space="0" w:color="auto"/>
            <w:left w:val="none" w:sz="0" w:space="0" w:color="auto"/>
            <w:bottom w:val="none" w:sz="0" w:space="0" w:color="auto"/>
            <w:right w:val="none" w:sz="0" w:space="0" w:color="auto"/>
          </w:divBdr>
          <w:divsChild>
            <w:div w:id="59452052">
              <w:marLeft w:val="0"/>
              <w:marRight w:val="0"/>
              <w:marTop w:val="0"/>
              <w:marBottom w:val="0"/>
              <w:divBdr>
                <w:top w:val="none" w:sz="0" w:space="0" w:color="auto"/>
                <w:left w:val="none" w:sz="0" w:space="0" w:color="auto"/>
                <w:bottom w:val="none" w:sz="0" w:space="0" w:color="auto"/>
                <w:right w:val="none" w:sz="0" w:space="0" w:color="auto"/>
              </w:divBdr>
              <w:divsChild>
                <w:div w:id="178442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emf"/><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fonti.kar@gmail.com"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49</TotalTime>
  <Pages>15</Pages>
  <Words>50977</Words>
  <Characters>290572</Characters>
  <Application>Microsoft Office Word</Application>
  <DocSecurity>0</DocSecurity>
  <Lines>2421</Lines>
  <Paragraphs>6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fonti.kar@gmail.com</cp:lastModifiedBy>
  <cp:revision>739</cp:revision>
  <cp:lastPrinted>2020-10-01T23:31:00Z</cp:lastPrinted>
  <dcterms:created xsi:type="dcterms:W3CDTF">2020-04-07T04:17:00Z</dcterms:created>
  <dcterms:modified xsi:type="dcterms:W3CDTF">2020-10-08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9nT0ITq1"/&gt;&lt;style id="http://www.zotero.org/styles/apa" locale="en-GB" hasBibliography="1" bibliographyStyleHasBeenSet="1"/&gt;&lt;prefs&gt;&lt;pref name="fieldType" value="Field"/&gt;&lt;/prefs&gt;&lt;/data&gt;</vt:lpwstr>
  </property>
</Properties>
</file>